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D56B8E" w14:textId="77777777" w:rsidR="00AF203D" w:rsidRDefault="00AF203D" w:rsidP="00AF203D">
      <w:pPr>
        <w:pStyle w:val="Heading1"/>
        <w:ind w:left="357" w:hanging="357"/>
        <w:jc w:val="both"/>
      </w:pPr>
      <w:bookmarkStart w:id="0" w:name="_Toc49717262"/>
      <w:r w:rsidRPr="00DE1FD7">
        <w:t xml:space="preserve">APPENDIX </w:t>
      </w:r>
      <w:r>
        <w:t>C</w:t>
      </w:r>
      <w:r w:rsidRPr="00DE1FD7">
        <w:t xml:space="preserve">: </w:t>
      </w:r>
      <w:r>
        <w:t>Research Proposal</w:t>
      </w:r>
      <w:bookmarkEnd w:id="0"/>
    </w:p>
    <w:p w14:paraId="168BCFF3" w14:textId="77777777" w:rsidR="00AF203D" w:rsidRDefault="00AF203D" w:rsidP="00AF203D">
      <w:pPr>
        <w:rPr>
          <w:lang w:val="en-US"/>
        </w:rPr>
      </w:pPr>
    </w:p>
    <w:p w14:paraId="0CB55AF3" w14:textId="77777777" w:rsidR="00AF203D" w:rsidRPr="00DE1FD7" w:rsidRDefault="00AF203D" w:rsidP="00AF203D">
      <w:pPr>
        <w:rPr>
          <w:b/>
          <w:bCs/>
          <w:color w:val="0070C0"/>
          <w:sz w:val="28"/>
          <w:szCs w:val="22"/>
        </w:rPr>
      </w:pPr>
      <w:r w:rsidRPr="00DE1FD7">
        <w:rPr>
          <w:b/>
          <w:bCs/>
          <w:color w:val="0070C0"/>
          <w:sz w:val="28"/>
          <w:szCs w:val="22"/>
        </w:rPr>
        <w:t>1. Introduction / Overview</w:t>
      </w:r>
    </w:p>
    <w:p w14:paraId="246EC7B3" w14:textId="77777777" w:rsidR="00AF203D" w:rsidRDefault="00AF203D" w:rsidP="00AF203D">
      <w:pPr>
        <w:tabs>
          <w:tab w:val="clear" w:pos="720"/>
        </w:tabs>
        <w:overflowPunct/>
        <w:autoSpaceDE/>
        <w:autoSpaceDN/>
        <w:adjustRightInd/>
        <w:spacing w:line="360" w:lineRule="auto"/>
        <w:jc w:val="left"/>
        <w:textAlignment w:val="auto"/>
      </w:pPr>
      <w:bookmarkStart w:id="1" w:name="_Toc43876350"/>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48EFEEB0" w14:textId="77777777" w:rsidR="00AF203D" w:rsidRDefault="00AF203D" w:rsidP="00AF203D">
      <w:pPr>
        <w:tabs>
          <w:tab w:val="clear" w:pos="720"/>
        </w:tabs>
        <w:overflowPunct/>
        <w:autoSpaceDE/>
        <w:autoSpaceDN/>
        <w:adjustRightInd/>
        <w:spacing w:line="360" w:lineRule="auto"/>
        <w:jc w:val="left"/>
        <w:textAlignment w:val="auto"/>
      </w:pPr>
    </w:p>
    <w:p w14:paraId="37A4B12A" w14:textId="77777777" w:rsidR="00AF203D" w:rsidRDefault="00AF203D" w:rsidP="00AF203D">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442D6489" w14:textId="77777777" w:rsidR="00AF203D" w:rsidRDefault="00AF203D" w:rsidP="00AF203D">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w:t>
      </w:r>
      <w:r>
        <w:lastRenderedPageBreak/>
        <w:t xml:space="preserve">business community, professionals, </w:t>
      </w:r>
      <w:proofErr w:type="gramStart"/>
      <w:r>
        <w:t>NGO</w:t>
      </w:r>
      <w:proofErr w:type="gramEnd"/>
      <w:r>
        <w:t xml:space="preserve"> and others to understand the feeling of public and respond accordingly. But the biggest challenge is how to analyse the content which is written in mix of Indian languages. It is impossible to analyse the Hinglish language text manually or using traditional systems. </w:t>
      </w:r>
    </w:p>
    <w:p w14:paraId="1C76B22A" w14:textId="77777777" w:rsidR="00AF203D" w:rsidRDefault="00AF203D" w:rsidP="00AF203D">
      <w:pPr>
        <w:spacing w:line="360" w:lineRule="auto"/>
      </w:pPr>
    </w:p>
    <w:p w14:paraId="109DB94C" w14:textId="77777777" w:rsidR="00AF203D" w:rsidRDefault="00AF203D" w:rsidP="00AF203D">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0DDA4964" w14:textId="77777777" w:rsidR="00AF203D" w:rsidRDefault="00AF203D" w:rsidP="00AF203D">
      <w:pPr>
        <w:spacing w:line="360" w:lineRule="auto"/>
      </w:pPr>
    </w:p>
    <w:p w14:paraId="0A3E3E53" w14:textId="77777777" w:rsidR="00AF203D" w:rsidRPr="004A2B85" w:rsidRDefault="00AF203D" w:rsidP="00AF203D">
      <w:pPr>
        <w:rPr>
          <w:b/>
          <w:bCs/>
          <w:color w:val="0070C0"/>
        </w:rPr>
      </w:pPr>
      <w:r w:rsidRPr="004A2B85">
        <w:rPr>
          <w:b/>
          <w:bCs/>
          <w:color w:val="0070C0"/>
        </w:rPr>
        <w:t>1.1 What is Hinglish?</w:t>
      </w:r>
      <w:bookmarkEnd w:id="1"/>
    </w:p>
    <w:p w14:paraId="10E9A416" w14:textId="77777777" w:rsidR="00AF203D" w:rsidRDefault="00AF203D" w:rsidP="00AF203D">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4"/>
      </w:r>
    </w:p>
    <w:p w14:paraId="6E48A0BA" w14:textId="77777777" w:rsidR="00AF203D" w:rsidRDefault="00AF203D" w:rsidP="00AF203D">
      <w:pPr>
        <w:spacing w:line="360" w:lineRule="auto"/>
        <w:rPr>
          <w:szCs w:val="24"/>
        </w:rPr>
      </w:pPr>
    </w:p>
    <w:p w14:paraId="734AFD5F" w14:textId="77777777" w:rsidR="00AF203D" w:rsidRDefault="00AF203D" w:rsidP="00AF203D">
      <w:pPr>
        <w:spacing w:line="360" w:lineRule="auto"/>
        <w:rPr>
          <w:szCs w:val="24"/>
        </w:rPr>
      </w:pPr>
    </w:p>
    <w:p w14:paraId="1EE724D1" w14:textId="77777777" w:rsidR="00AF203D" w:rsidRPr="004A2B85" w:rsidRDefault="00AF203D" w:rsidP="00AF203D">
      <w:pPr>
        <w:rPr>
          <w:b/>
          <w:bCs/>
          <w:color w:val="0070C0"/>
        </w:rPr>
      </w:pPr>
      <w:bookmarkStart w:id="2" w:name="_Toc43876351"/>
      <w:r>
        <w:rPr>
          <w:b/>
          <w:bCs/>
          <w:color w:val="0070C0"/>
        </w:rPr>
        <w:t xml:space="preserve">1.2 </w:t>
      </w:r>
      <w:r w:rsidRPr="004A2B85">
        <w:rPr>
          <w:b/>
          <w:bCs/>
          <w:color w:val="0070C0"/>
        </w:rPr>
        <w:t>Origin of Hinglish</w:t>
      </w:r>
      <w:bookmarkEnd w:id="2"/>
    </w:p>
    <w:p w14:paraId="247C30C8" w14:textId="77777777" w:rsidR="00AF203D" w:rsidRDefault="00AF203D" w:rsidP="00AF203D">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4B682DBD" w14:textId="77777777" w:rsidR="00AF203D" w:rsidRDefault="00AF203D" w:rsidP="00AF203D">
      <w:pPr>
        <w:spacing w:line="360" w:lineRule="auto"/>
        <w:rPr>
          <w:szCs w:val="24"/>
        </w:rPr>
      </w:pPr>
    </w:p>
    <w:p w14:paraId="76AF97A1" w14:textId="77777777" w:rsidR="00AF203D" w:rsidRDefault="00AF203D" w:rsidP="00AF203D">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4958F1E0" w14:textId="77777777" w:rsidR="00AF203D" w:rsidRDefault="00AF203D" w:rsidP="00AF203D">
      <w:pPr>
        <w:spacing w:line="360" w:lineRule="auto"/>
        <w:rPr>
          <w:szCs w:val="24"/>
        </w:rPr>
      </w:pPr>
    </w:p>
    <w:p w14:paraId="7443F7E9" w14:textId="77777777" w:rsidR="00AF203D" w:rsidRDefault="00AF203D" w:rsidP="00AF203D">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E8AA82B" w14:textId="77777777" w:rsidR="00AF203D" w:rsidRDefault="00AF203D" w:rsidP="00AF203D">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586263A5" w14:textId="77777777" w:rsidR="00AF203D" w:rsidRDefault="00AF203D" w:rsidP="00AF203D">
      <w:pPr>
        <w:spacing w:line="360" w:lineRule="auto"/>
        <w:rPr>
          <w:szCs w:val="24"/>
          <w:lang w:val="en-US"/>
        </w:rPr>
      </w:pPr>
    </w:p>
    <w:p w14:paraId="51958BAE" w14:textId="77777777" w:rsidR="00AF203D" w:rsidRDefault="00AF203D" w:rsidP="00AF203D">
      <w:pPr>
        <w:pStyle w:val="Caption"/>
      </w:pPr>
      <w:r w:rsidRPr="00C3171E">
        <w:rPr>
          <w:noProof/>
        </w:rPr>
        <w:lastRenderedPageBreak/>
        <w:drawing>
          <wp:inline distT="0" distB="0" distL="0" distR="0" wp14:anchorId="279D9184" wp14:editId="62E429C7">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2767" cy="2802732"/>
                    </a:xfrm>
                    <a:prstGeom prst="rect">
                      <a:avLst/>
                    </a:prstGeom>
                  </pic:spPr>
                </pic:pic>
              </a:graphicData>
            </a:graphic>
          </wp:inline>
        </w:drawing>
      </w:r>
    </w:p>
    <w:p w14:paraId="711C6AC6" w14:textId="77777777" w:rsidR="00AF203D" w:rsidRDefault="00AF203D" w:rsidP="00AF203D">
      <w:r w:rsidRPr="00406D1A">
        <w:t>Figure 1: Evolution of Hinglish</w:t>
      </w:r>
    </w:p>
    <w:p w14:paraId="6A392297" w14:textId="77777777" w:rsidR="00AF203D" w:rsidRPr="00406D1A" w:rsidRDefault="00AF203D" w:rsidP="00AF203D"/>
    <w:p w14:paraId="2CF0F404" w14:textId="77777777" w:rsidR="00AF203D" w:rsidRDefault="00AF203D" w:rsidP="00AF203D">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32CE0C47" w14:textId="77777777" w:rsidR="00AF203D" w:rsidRDefault="00AF203D" w:rsidP="00AF203D">
      <w:pPr>
        <w:spacing w:line="360" w:lineRule="auto"/>
        <w:rPr>
          <w:rFonts w:ascii="Helvetica" w:hAnsi="Helvetica" w:cs="Mangal"/>
          <w:color w:val="000000"/>
          <w:lang w:bidi="hi-IN"/>
        </w:rPr>
      </w:pPr>
    </w:p>
    <w:p w14:paraId="25B9DCEE" w14:textId="77777777" w:rsidR="00AF203D" w:rsidRDefault="00AF203D" w:rsidP="00AF203D">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3" w:name="_Toc43876352"/>
    </w:p>
    <w:p w14:paraId="665D67D5" w14:textId="77777777" w:rsidR="00AF203D" w:rsidRPr="00901A88" w:rsidRDefault="00AF203D" w:rsidP="00AF203D">
      <w:pPr>
        <w:spacing w:line="360" w:lineRule="auto"/>
      </w:pPr>
    </w:p>
    <w:p w14:paraId="28653A43" w14:textId="77777777" w:rsidR="00AF203D" w:rsidRPr="004A2B85" w:rsidRDefault="00AF203D" w:rsidP="00AF203D">
      <w:pPr>
        <w:rPr>
          <w:b/>
          <w:bCs/>
          <w:color w:val="0070C0"/>
        </w:rPr>
      </w:pPr>
      <w:r>
        <w:rPr>
          <w:b/>
          <w:bCs/>
          <w:color w:val="0070C0"/>
        </w:rPr>
        <w:t xml:space="preserve">1.3 </w:t>
      </w:r>
      <w:r w:rsidRPr="004A2B85">
        <w:rPr>
          <w:b/>
          <w:bCs/>
          <w:color w:val="0070C0"/>
        </w:rPr>
        <w:t>What is Sarcasm?</w:t>
      </w:r>
      <w:bookmarkEnd w:id="3"/>
    </w:p>
    <w:p w14:paraId="4E78D4AF" w14:textId="77777777" w:rsidR="00AF203D" w:rsidRDefault="00AF203D" w:rsidP="00AF203D">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0C842E32" w14:textId="77777777" w:rsidR="00AF203D" w:rsidRDefault="00AF203D" w:rsidP="00AF203D">
      <w:pPr>
        <w:spacing w:line="360" w:lineRule="auto"/>
        <w:rPr>
          <w:szCs w:val="24"/>
        </w:rPr>
      </w:pPr>
    </w:p>
    <w:p w14:paraId="45ECE7DD" w14:textId="77777777" w:rsidR="00AF203D" w:rsidRDefault="00AF203D" w:rsidP="00AF203D">
      <w:pPr>
        <w:spacing w:line="360" w:lineRule="auto"/>
        <w:rPr>
          <w:szCs w:val="24"/>
        </w:rPr>
      </w:pPr>
      <w:r>
        <w:rPr>
          <w:szCs w:val="24"/>
        </w:rPr>
        <w:lastRenderedPageBreak/>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2C87EFDD" w14:textId="77777777" w:rsidR="00AF203D" w:rsidRDefault="00AF203D" w:rsidP="00AF203D">
      <w:pPr>
        <w:spacing w:line="360" w:lineRule="auto"/>
        <w:rPr>
          <w:szCs w:val="24"/>
        </w:rPr>
      </w:pPr>
    </w:p>
    <w:p w14:paraId="7609BE4F" w14:textId="77777777" w:rsidR="00AF203D" w:rsidRDefault="00AF203D" w:rsidP="00AF203D">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ED6D269" w14:textId="77777777" w:rsidR="00AF203D" w:rsidRPr="00684AB7" w:rsidRDefault="00AF203D" w:rsidP="00AF203D">
      <w:pPr>
        <w:spacing w:line="360" w:lineRule="auto"/>
        <w:rPr>
          <w:szCs w:val="24"/>
        </w:rPr>
      </w:pPr>
      <w:r w:rsidRPr="00684AB7">
        <w:rPr>
          <w:szCs w:val="24"/>
        </w:rPr>
        <w:t xml:space="preserve">In English language this type of grammatical construct which has completely opposite meaning than what is said, it called sarcasm. </w:t>
      </w:r>
    </w:p>
    <w:p w14:paraId="4252EDC5" w14:textId="77777777" w:rsidR="00AF203D" w:rsidRPr="00684AB7" w:rsidRDefault="00AF203D" w:rsidP="00AF203D">
      <w:pPr>
        <w:spacing w:line="360" w:lineRule="auto"/>
        <w:rPr>
          <w:szCs w:val="24"/>
        </w:rPr>
      </w:pPr>
    </w:p>
    <w:p w14:paraId="02788080" w14:textId="77777777" w:rsidR="00AF203D" w:rsidRPr="00684AB7" w:rsidRDefault="00AF203D" w:rsidP="00AF203D">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5"/>
      </w:r>
    </w:p>
    <w:p w14:paraId="63E6717C" w14:textId="77777777" w:rsidR="00AF203D" w:rsidRPr="00684AB7" w:rsidRDefault="00AF203D" w:rsidP="00AF203D">
      <w:pPr>
        <w:spacing w:line="360" w:lineRule="auto"/>
        <w:rPr>
          <w:szCs w:val="24"/>
        </w:rPr>
      </w:pPr>
      <w:r w:rsidRPr="00684AB7">
        <w:rPr>
          <w:szCs w:val="24"/>
        </w:rPr>
        <w:t>1: a sharp and often satirical or ironic utterance designed to cut or give pain</w:t>
      </w:r>
    </w:p>
    <w:p w14:paraId="1A9C8ABA" w14:textId="77777777" w:rsidR="00AF203D" w:rsidRPr="00684AB7" w:rsidRDefault="00AF203D" w:rsidP="00AF203D">
      <w:pPr>
        <w:spacing w:line="360" w:lineRule="auto"/>
        <w:rPr>
          <w:szCs w:val="24"/>
        </w:rPr>
      </w:pPr>
      <w:r w:rsidRPr="00684AB7">
        <w:rPr>
          <w:szCs w:val="24"/>
        </w:rPr>
        <w:t>2a: a mode of satirical wit depending for its effect on bitter, caustic, and often ironic language that is usually directed against an individual</w:t>
      </w:r>
    </w:p>
    <w:p w14:paraId="0282C28A" w14:textId="77777777" w:rsidR="00AF203D" w:rsidRPr="00684AB7" w:rsidRDefault="00AF203D" w:rsidP="00AF203D">
      <w:pPr>
        <w:spacing w:line="360" w:lineRule="auto"/>
        <w:rPr>
          <w:szCs w:val="24"/>
        </w:rPr>
      </w:pPr>
      <w:r w:rsidRPr="00684AB7">
        <w:rPr>
          <w:szCs w:val="24"/>
        </w:rPr>
        <w:t>2b: the use or language of sarcasm</w:t>
      </w:r>
    </w:p>
    <w:p w14:paraId="6D6DC7C0" w14:textId="77777777" w:rsidR="00AF203D" w:rsidRPr="00684AB7" w:rsidRDefault="00AF203D" w:rsidP="00AF203D">
      <w:pPr>
        <w:spacing w:line="360" w:lineRule="auto"/>
        <w:rPr>
          <w:szCs w:val="24"/>
        </w:rPr>
      </w:pPr>
    </w:p>
    <w:p w14:paraId="2795039F" w14:textId="77777777" w:rsidR="00AF203D" w:rsidRDefault="00AF203D" w:rsidP="00AF203D">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1AB8A057" w14:textId="77777777" w:rsidR="00AF203D" w:rsidRDefault="00AF203D" w:rsidP="00AF203D">
      <w:pPr>
        <w:spacing w:line="360" w:lineRule="auto"/>
        <w:rPr>
          <w:szCs w:val="24"/>
        </w:rPr>
      </w:pPr>
    </w:p>
    <w:p w14:paraId="37EBD836" w14:textId="77777777" w:rsidR="00AF203D" w:rsidRDefault="00AF203D" w:rsidP="00AF203D">
      <w:bookmarkStart w:id="4"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DD268B4" w14:textId="77777777" w:rsidR="00AF203D" w:rsidRDefault="00AF203D" w:rsidP="00AF203D"/>
    <w:p w14:paraId="3C07C078" w14:textId="77777777" w:rsidR="00AF203D" w:rsidRDefault="00AF203D" w:rsidP="00AF203D">
      <w:r w:rsidRPr="00F40A40">
        <w:rPr>
          <w:noProof/>
        </w:rPr>
        <w:lastRenderedPageBreak/>
        <w:drawing>
          <wp:inline distT="0" distB="0" distL="0" distR="0" wp14:anchorId="6623934E" wp14:editId="7DD6F345">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3920" cy="2095515"/>
                    </a:xfrm>
                    <a:prstGeom prst="rect">
                      <a:avLst/>
                    </a:prstGeom>
                  </pic:spPr>
                </pic:pic>
              </a:graphicData>
            </a:graphic>
          </wp:inline>
        </w:drawing>
      </w:r>
    </w:p>
    <w:p w14:paraId="106F97D5" w14:textId="77777777" w:rsidR="00AF203D" w:rsidRDefault="00AF203D" w:rsidP="00AF203D">
      <w:pPr>
        <w:spacing w:line="360" w:lineRule="auto"/>
        <w:rPr>
          <w:szCs w:val="24"/>
        </w:rPr>
      </w:pPr>
      <w:r w:rsidRPr="00406D1A">
        <w:rPr>
          <w:szCs w:val="24"/>
        </w:rPr>
        <w:t>Figure 2: Sarcasm &amp; Satire Relationship</w:t>
      </w:r>
    </w:p>
    <w:p w14:paraId="242090DC" w14:textId="77777777" w:rsidR="00AF203D" w:rsidRDefault="00AF203D" w:rsidP="00AF203D">
      <w:pPr>
        <w:spacing w:line="360" w:lineRule="auto"/>
        <w:rPr>
          <w:szCs w:val="24"/>
        </w:rPr>
      </w:pPr>
    </w:p>
    <w:p w14:paraId="10621088" w14:textId="77777777" w:rsidR="00AF203D" w:rsidRPr="001F2C33" w:rsidRDefault="00AF203D" w:rsidP="00AF203D">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1D20E542" w14:textId="77777777" w:rsidR="00AF203D" w:rsidRPr="001F2C33" w:rsidRDefault="00AF203D" w:rsidP="00AF203D"/>
    <w:p w14:paraId="1207E321" w14:textId="77777777" w:rsidR="00AF203D" w:rsidRPr="004A2B85" w:rsidRDefault="00AF203D" w:rsidP="00AF203D">
      <w:pPr>
        <w:rPr>
          <w:b/>
          <w:bCs/>
          <w:color w:val="0070C0"/>
        </w:rPr>
      </w:pPr>
      <w:r>
        <w:rPr>
          <w:b/>
          <w:bCs/>
          <w:color w:val="0070C0"/>
        </w:rPr>
        <w:t xml:space="preserve">1.4 </w:t>
      </w:r>
      <w:r w:rsidRPr="004A2B85">
        <w:rPr>
          <w:b/>
          <w:bCs/>
          <w:color w:val="0070C0"/>
        </w:rPr>
        <w:t>Why Sarcasm Detection is Critical?</w:t>
      </w:r>
      <w:bookmarkEnd w:id="4"/>
    </w:p>
    <w:p w14:paraId="53A12DC6" w14:textId="77777777" w:rsidR="00AF203D" w:rsidRPr="00684AB7" w:rsidRDefault="00AF203D" w:rsidP="00AF203D">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6965D507" w14:textId="77777777" w:rsidR="00AF203D" w:rsidRPr="00684AB7" w:rsidRDefault="00AF203D" w:rsidP="00AF203D">
      <w:pPr>
        <w:spacing w:line="360" w:lineRule="auto"/>
        <w:rPr>
          <w:szCs w:val="24"/>
        </w:rPr>
      </w:pPr>
    </w:p>
    <w:p w14:paraId="02AA4E0E" w14:textId="77777777" w:rsidR="00AF203D" w:rsidRPr="00684AB7" w:rsidRDefault="00AF203D" w:rsidP="00AF203D">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A8120C3" w14:textId="77777777" w:rsidR="00AF203D" w:rsidRDefault="00AF203D" w:rsidP="00AF203D">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6D2C318" w14:textId="77777777" w:rsidR="00AF203D" w:rsidRPr="00006886" w:rsidRDefault="00AF203D" w:rsidP="00AF203D">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7E93298F" w14:textId="77777777" w:rsidR="00AF203D" w:rsidRPr="00006886" w:rsidRDefault="00AF203D" w:rsidP="00AF203D">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w:t>
      </w:r>
      <w:r>
        <w:rPr>
          <w:szCs w:val="24"/>
        </w:rPr>
        <w:lastRenderedPageBreak/>
        <w:t>people read that comment and think that either you are dumb or do not care or accept what is being said. Result you know very well.</w:t>
      </w:r>
    </w:p>
    <w:p w14:paraId="6EAE5BD7" w14:textId="77777777" w:rsidR="00AF203D" w:rsidRPr="00684AB7" w:rsidRDefault="00AF203D" w:rsidP="00AF203D">
      <w:pPr>
        <w:spacing w:line="360" w:lineRule="auto"/>
        <w:rPr>
          <w:szCs w:val="24"/>
        </w:rPr>
      </w:pPr>
    </w:p>
    <w:p w14:paraId="320641EA" w14:textId="77777777" w:rsidR="00AF203D" w:rsidRPr="00684AB7" w:rsidRDefault="00AF203D" w:rsidP="00AF203D">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351B7CC2" w14:textId="77777777" w:rsidR="00AF203D" w:rsidRDefault="00AF203D" w:rsidP="00AF203D">
      <w:pPr>
        <w:spacing w:line="360" w:lineRule="auto"/>
        <w:rPr>
          <w:szCs w:val="24"/>
        </w:rPr>
      </w:pPr>
    </w:p>
    <w:p w14:paraId="7A8DF4A4" w14:textId="77777777" w:rsidR="00AF203D" w:rsidRPr="004A2B85" w:rsidRDefault="00AF203D" w:rsidP="00AF203D">
      <w:pPr>
        <w:rPr>
          <w:b/>
          <w:bCs/>
          <w:color w:val="0070C0"/>
        </w:rPr>
      </w:pPr>
      <w:bookmarkStart w:id="5" w:name="_Toc43876354"/>
      <w:r>
        <w:rPr>
          <w:b/>
          <w:bCs/>
          <w:color w:val="0070C0"/>
        </w:rPr>
        <w:t xml:space="preserve">1.5 </w:t>
      </w:r>
      <w:r w:rsidRPr="004A2B85">
        <w:rPr>
          <w:b/>
          <w:bCs/>
          <w:color w:val="0070C0"/>
        </w:rPr>
        <w:t>Why Sarcasm Detection is Critical in Electronic Media?</w:t>
      </w:r>
      <w:bookmarkEnd w:id="5"/>
    </w:p>
    <w:p w14:paraId="32EF3370" w14:textId="77777777" w:rsidR="00AF203D" w:rsidRPr="00684AB7" w:rsidRDefault="00AF203D" w:rsidP="00AF203D">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1D950CE8" w14:textId="77777777" w:rsidR="00AF203D" w:rsidRPr="00684AB7" w:rsidRDefault="00AF203D" w:rsidP="00AF203D">
      <w:pPr>
        <w:spacing w:line="360" w:lineRule="auto"/>
        <w:rPr>
          <w:szCs w:val="24"/>
        </w:rPr>
      </w:pPr>
    </w:p>
    <w:p w14:paraId="7A1CE31D" w14:textId="77777777" w:rsidR="00AF203D" w:rsidRPr="004A2B85" w:rsidRDefault="00AF203D" w:rsidP="00AF203D">
      <w:pPr>
        <w:rPr>
          <w:b/>
          <w:bCs/>
          <w:color w:val="0070C0"/>
        </w:rPr>
      </w:pPr>
      <w:bookmarkStart w:id="6" w:name="_Toc43876356"/>
      <w:r>
        <w:rPr>
          <w:b/>
          <w:bCs/>
          <w:color w:val="0070C0"/>
        </w:rPr>
        <w:t xml:space="preserve">1.6 </w:t>
      </w:r>
      <w:r w:rsidRPr="004A2B85">
        <w:rPr>
          <w:b/>
          <w:bCs/>
          <w:color w:val="0070C0"/>
        </w:rPr>
        <w:t>Sarcasm Detection in Hindi</w:t>
      </w:r>
      <w:bookmarkEnd w:id="6"/>
    </w:p>
    <w:p w14:paraId="4141D0A3" w14:textId="77777777" w:rsidR="00AF203D" w:rsidRPr="00684AB7" w:rsidRDefault="00AF203D" w:rsidP="00AF203D">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4EDD5DC" w14:textId="77777777" w:rsidR="00AF203D" w:rsidRPr="00684AB7" w:rsidRDefault="00AF203D" w:rsidP="00AF203D">
      <w:pPr>
        <w:spacing w:line="360" w:lineRule="auto"/>
        <w:rPr>
          <w:szCs w:val="24"/>
        </w:rPr>
      </w:pPr>
    </w:p>
    <w:p w14:paraId="033207D5" w14:textId="77777777" w:rsidR="00AF203D" w:rsidRPr="00684AB7" w:rsidRDefault="00AF203D" w:rsidP="00AF203D">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31631E9E" w14:textId="77777777" w:rsidR="00AF203D" w:rsidRPr="00684AB7" w:rsidRDefault="00AF203D" w:rsidP="00AF203D">
      <w:pPr>
        <w:spacing w:line="360" w:lineRule="auto"/>
        <w:rPr>
          <w:szCs w:val="24"/>
        </w:rPr>
      </w:pPr>
    </w:p>
    <w:p w14:paraId="429A5BA2" w14:textId="77777777" w:rsidR="00AF203D" w:rsidRPr="00AF453A" w:rsidRDefault="00AF203D" w:rsidP="00AF203D">
      <w:pPr>
        <w:rPr>
          <w:b/>
          <w:bCs/>
          <w:color w:val="0070C0"/>
        </w:rPr>
      </w:pPr>
      <w:bookmarkStart w:id="7" w:name="_Toc43876357"/>
      <w:r>
        <w:rPr>
          <w:b/>
          <w:bCs/>
          <w:color w:val="0070C0"/>
        </w:rPr>
        <w:t xml:space="preserve">1.7 </w:t>
      </w:r>
      <w:r w:rsidRPr="00AF453A">
        <w:rPr>
          <w:b/>
          <w:bCs/>
          <w:color w:val="0070C0"/>
        </w:rPr>
        <w:t>Challenge in Processing Hinglish</w:t>
      </w:r>
    </w:p>
    <w:p w14:paraId="36BA243A" w14:textId="77777777" w:rsidR="00AF203D" w:rsidRPr="009F287D" w:rsidRDefault="00AF203D" w:rsidP="00AF203D">
      <w:pPr>
        <w:pStyle w:val="ListParagraph"/>
        <w:numPr>
          <w:ilvl w:val="2"/>
          <w:numId w:val="15"/>
        </w:numPr>
        <w:tabs>
          <w:tab w:val="clear" w:pos="720"/>
        </w:tabs>
        <w:overflowPunct/>
        <w:autoSpaceDE/>
        <w:autoSpaceDN/>
        <w:adjustRightInd/>
        <w:spacing w:line="360" w:lineRule="auto"/>
        <w:jc w:val="left"/>
        <w:textAlignment w:val="auto"/>
        <w:rPr>
          <w:b/>
          <w:bCs/>
        </w:rPr>
      </w:pPr>
      <w:r>
        <w:rPr>
          <w:b/>
          <w:bCs/>
        </w:rPr>
        <w:t>Complexity due to English words in Hindi</w:t>
      </w:r>
    </w:p>
    <w:p w14:paraId="1E0C9EC3" w14:textId="77777777" w:rsidR="00AF203D" w:rsidRDefault="00AF203D" w:rsidP="00AF203D">
      <w:pPr>
        <w:spacing w:line="360" w:lineRule="auto"/>
        <w:ind w:left="720"/>
      </w:pPr>
      <w:r>
        <w:t>Observe the variation of a sentence “I have purchased tickets”</w:t>
      </w:r>
    </w:p>
    <w:p w14:paraId="65336293" w14:textId="77777777" w:rsidR="00AF203D" w:rsidRDefault="00AF203D" w:rsidP="00AF203D">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Roman script in between then number of permutations goes beyond our normal imagination. Here me need to make note that </w:t>
      </w:r>
      <w:r>
        <w:rPr>
          <w:rFonts w:cstheme="minorBidi"/>
          <w:lang w:bidi="hi-IN"/>
        </w:rPr>
        <w:lastRenderedPageBreak/>
        <w:t>Ticket is English word, and people are making plural of that as they do with any Hindi word.</w:t>
      </w:r>
    </w:p>
    <w:p w14:paraId="7F598308" w14:textId="77777777" w:rsidR="00AF203D" w:rsidRDefault="00AF203D" w:rsidP="00AF203D">
      <w:pPr>
        <w:spacing w:line="360" w:lineRule="auto"/>
        <w:ind w:left="720"/>
        <w:rPr>
          <w:rFonts w:cstheme="minorBidi"/>
          <w:lang w:bidi="hi-IN"/>
        </w:rPr>
      </w:pPr>
    </w:p>
    <w:p w14:paraId="2804BDBF" w14:textId="77777777" w:rsidR="00AF203D" w:rsidRDefault="00AF203D" w:rsidP="00AF203D">
      <w:pPr>
        <w:spacing w:line="360" w:lineRule="auto"/>
        <w:ind w:left="720"/>
        <w:rPr>
          <w:rFonts w:cstheme="minorBidi"/>
          <w:lang w:bidi="hi-IN"/>
        </w:rPr>
      </w:pPr>
      <w:r>
        <w:rPr>
          <w:rFonts w:cstheme="minorBidi"/>
          <w:lang w:bidi="hi-IN"/>
        </w:rPr>
        <w:t>Let us see another sentence “She has boiled the rice”</w:t>
      </w:r>
    </w:p>
    <w:p w14:paraId="58F01B55" w14:textId="77777777" w:rsidR="00AF203D" w:rsidRDefault="00AF203D" w:rsidP="00AF203D">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0E5568A5" w14:textId="77777777" w:rsidR="00AF203D" w:rsidRDefault="00AF203D" w:rsidP="00AF203D">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7D9C3078" w14:textId="77777777" w:rsidR="00AF203D" w:rsidRPr="00C06933" w:rsidRDefault="00AF203D" w:rsidP="00AF203D">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BFC6413" w14:textId="77777777" w:rsidR="00AF203D" w:rsidRDefault="00AF203D" w:rsidP="00AF203D">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4C98301A" w14:textId="77777777" w:rsidR="00AF203D" w:rsidRDefault="00AF203D" w:rsidP="00AF203D">
      <w:pPr>
        <w:spacing w:line="360" w:lineRule="auto"/>
        <w:ind w:left="720"/>
        <w:rPr>
          <w:rFonts w:cstheme="minorBidi"/>
          <w:lang w:bidi="hi-IN"/>
        </w:rPr>
      </w:pPr>
    </w:p>
    <w:p w14:paraId="057A3163" w14:textId="77777777" w:rsidR="00AF203D" w:rsidRDefault="00AF203D" w:rsidP="00AF203D">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3BC55192" w14:textId="77777777" w:rsidR="00AF203D" w:rsidRDefault="00AF203D" w:rsidP="00AF203D">
      <w:pPr>
        <w:spacing w:line="360" w:lineRule="auto"/>
        <w:ind w:left="720"/>
        <w:rPr>
          <w:rFonts w:cstheme="minorBidi"/>
          <w:lang w:bidi="hi-IN"/>
        </w:rPr>
      </w:pPr>
    </w:p>
    <w:p w14:paraId="1BD72722" w14:textId="77777777" w:rsidR="00AF203D" w:rsidRPr="0069014F" w:rsidRDefault="00AF203D" w:rsidP="00AF203D">
      <w:pPr>
        <w:pStyle w:val="ListParagraph"/>
        <w:numPr>
          <w:ilvl w:val="2"/>
          <w:numId w:val="15"/>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804F5B5" w14:textId="77777777" w:rsidR="00AF203D" w:rsidRDefault="00AF203D" w:rsidP="00AF203D">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6152D6A0" w14:textId="77777777" w:rsidR="00AF203D" w:rsidRDefault="00AF203D" w:rsidP="00AF203D">
      <w:pPr>
        <w:spacing w:line="360" w:lineRule="auto"/>
        <w:ind w:left="720"/>
        <w:rPr>
          <w:rFonts w:cs="Times New Roman"/>
          <w:lang w:val="en-US" w:eastAsia="en-US" w:bidi="hi-IN"/>
        </w:rPr>
      </w:pPr>
    </w:p>
    <w:p w14:paraId="4200A8F8" w14:textId="77777777" w:rsidR="00AF203D" w:rsidRDefault="00AF203D" w:rsidP="00AF203D">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2E5EFAB3" w14:textId="77777777" w:rsidR="00AF203D" w:rsidRPr="00626D1C" w:rsidRDefault="00AF203D" w:rsidP="00AF203D">
      <w:pPr>
        <w:spacing w:line="360" w:lineRule="auto"/>
        <w:ind w:left="720"/>
        <w:rPr>
          <w:rFonts w:cs="Times New Roman"/>
          <w:szCs w:val="24"/>
          <w:lang w:val="en-US" w:eastAsia="en-US" w:bidi="hi-IN"/>
        </w:rPr>
      </w:pPr>
    </w:p>
    <w:p w14:paraId="0CC47F3F" w14:textId="77777777" w:rsidR="00AF203D" w:rsidRDefault="00AF203D" w:rsidP="00AF203D">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w:t>
      </w:r>
      <w:r>
        <w:rPr>
          <w:rFonts w:cs="Times New Roman"/>
          <w:lang w:val="en-US" w:eastAsia="en-US" w:bidi="hi-IN"/>
        </w:rPr>
        <w:lastRenderedPageBreak/>
        <w:t>detection in Hinglish. We do not have comprehensive dictionary which we can call Hinglish dictionary which has all the word being used by the Hinglish speakers.</w:t>
      </w:r>
    </w:p>
    <w:p w14:paraId="69523BAC" w14:textId="77777777" w:rsidR="00AF203D" w:rsidRPr="00C83227" w:rsidRDefault="00AF203D" w:rsidP="00AF203D">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12C820A3" w14:textId="77777777" w:rsidR="00AF203D" w:rsidRDefault="00AF203D" w:rsidP="00AF203D">
      <w:pPr>
        <w:spacing w:line="360" w:lineRule="auto"/>
        <w:ind w:left="720"/>
        <w:rPr>
          <w:rFonts w:cstheme="minorBidi"/>
          <w:lang w:bidi="hi-IN"/>
        </w:rPr>
      </w:pPr>
    </w:p>
    <w:p w14:paraId="2298B6F4" w14:textId="77777777" w:rsidR="00AF203D" w:rsidRPr="00E15A53" w:rsidRDefault="00AF203D" w:rsidP="00AF203D">
      <w:pPr>
        <w:pStyle w:val="ListParagraph"/>
        <w:numPr>
          <w:ilvl w:val="2"/>
          <w:numId w:val="15"/>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57AF68C9" w14:textId="77777777" w:rsidR="00AF203D" w:rsidRPr="00745F6D" w:rsidRDefault="00AF203D" w:rsidP="00AF203D">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7F53BF0F" w14:textId="77777777" w:rsidR="00AF203D" w:rsidRPr="00745F6D" w:rsidRDefault="00AF203D" w:rsidP="00AF203D">
      <w:pPr>
        <w:pStyle w:val="ListParagraph"/>
        <w:numPr>
          <w:ilvl w:val="0"/>
          <w:numId w:val="1"/>
        </w:numPr>
        <w:spacing w:line="360" w:lineRule="auto"/>
      </w:pPr>
      <w:r w:rsidRPr="00745F6D">
        <w:t>The East = The Soviet Union (</w:t>
      </w:r>
      <w:hyperlink r:id="rId9" w:history="1">
        <w:r w:rsidRPr="00745F6D">
          <w:t>https://www.lexico.com/en/definition/synonym</w:t>
        </w:r>
      </w:hyperlink>
      <w:r w:rsidRPr="00745F6D">
        <w:t>)</w:t>
      </w:r>
    </w:p>
    <w:p w14:paraId="4AD58CB2" w14:textId="77777777" w:rsidR="00AF203D" w:rsidRPr="00745F6D" w:rsidRDefault="00AF203D" w:rsidP="00AF203D">
      <w:pPr>
        <w:pStyle w:val="ListParagraph"/>
        <w:numPr>
          <w:ilvl w:val="0"/>
          <w:numId w:val="1"/>
        </w:numPr>
        <w:spacing w:line="360" w:lineRule="auto"/>
      </w:pPr>
      <w:r w:rsidRPr="00745F6D">
        <w:t xml:space="preserve">Country of rising sun = Japan, Dragon Country = China, </w:t>
      </w:r>
    </w:p>
    <w:p w14:paraId="7D837861" w14:textId="77777777" w:rsidR="00AF203D" w:rsidRDefault="00AF203D" w:rsidP="00AF203D">
      <w:pPr>
        <w:pStyle w:val="ListParagraph"/>
        <w:numPr>
          <w:ilvl w:val="0"/>
          <w:numId w:val="1"/>
        </w:numPr>
        <w:spacing w:line="360" w:lineRule="auto"/>
      </w:pPr>
      <w:r w:rsidRPr="00745F6D">
        <w:t>Fridge = Refrigerator</w:t>
      </w:r>
    </w:p>
    <w:p w14:paraId="37AE1AC6" w14:textId="77777777" w:rsidR="00AF203D" w:rsidRPr="00745F6D" w:rsidRDefault="00AF203D" w:rsidP="00AF203D">
      <w:pPr>
        <w:pStyle w:val="ListParagraph"/>
        <w:numPr>
          <w:ilvl w:val="0"/>
          <w:numId w:val="1"/>
        </w:numPr>
        <w:spacing w:line="360" w:lineRule="auto"/>
      </w:pPr>
      <w:r>
        <w:t>Happy = Joyful, Cheerful, Contented, Jolly, Gleeful, Carefree</w:t>
      </w:r>
    </w:p>
    <w:p w14:paraId="2D45E962" w14:textId="77777777" w:rsidR="00AF203D" w:rsidRDefault="00AF203D" w:rsidP="00AF203D">
      <w:pPr>
        <w:tabs>
          <w:tab w:val="clear" w:pos="720"/>
        </w:tabs>
        <w:overflowPunct/>
        <w:autoSpaceDE/>
        <w:autoSpaceDN/>
        <w:adjustRightInd/>
        <w:spacing w:line="360" w:lineRule="auto"/>
        <w:jc w:val="left"/>
        <w:textAlignment w:val="auto"/>
        <w:rPr>
          <w:b/>
          <w:bCs/>
        </w:rPr>
      </w:pPr>
    </w:p>
    <w:p w14:paraId="6E172B11" w14:textId="77777777" w:rsidR="00AF203D" w:rsidRPr="009F287D" w:rsidRDefault="00AF203D" w:rsidP="00AF203D">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09DC1C8C" w14:textId="77777777" w:rsidR="00AF203D" w:rsidRPr="009F287D" w:rsidRDefault="00AF203D" w:rsidP="00AF203D">
      <w:pPr>
        <w:spacing w:line="360" w:lineRule="auto"/>
        <w:ind w:left="709"/>
      </w:pPr>
    </w:p>
    <w:p w14:paraId="5C3FD397" w14:textId="77777777" w:rsidR="00AF203D" w:rsidRPr="009F287D" w:rsidRDefault="00AF203D" w:rsidP="00AF203D">
      <w:pPr>
        <w:spacing w:line="360" w:lineRule="auto"/>
        <w:ind w:left="709"/>
      </w:pPr>
      <w:r w:rsidRPr="009F287D">
        <w:t xml:space="preserve">Unlike other world languages, all Indian languages (except Tamil, this is debatable) heavily borrow words from Sanskrit. </w:t>
      </w:r>
    </w:p>
    <w:p w14:paraId="17A5328E" w14:textId="77777777" w:rsidR="00AF203D" w:rsidRDefault="00AF203D" w:rsidP="00AF203D">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37913E3D" w14:textId="77777777" w:rsidR="00AF203D" w:rsidRDefault="00AF203D" w:rsidP="00AF203D">
      <w:pPr>
        <w:spacing w:line="360" w:lineRule="auto"/>
        <w:ind w:left="709"/>
      </w:pPr>
    </w:p>
    <w:p w14:paraId="5A0D7D08" w14:textId="77777777" w:rsidR="00AF203D" w:rsidRDefault="00AF203D" w:rsidP="00AF203D">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528271B3" w14:textId="77777777" w:rsidR="00AF203D" w:rsidRDefault="00AF203D" w:rsidP="00AF203D">
      <w:pPr>
        <w:spacing w:line="360" w:lineRule="auto"/>
        <w:ind w:left="709"/>
      </w:pPr>
    </w:p>
    <w:p w14:paraId="7150B90A" w14:textId="77777777" w:rsidR="00AF203D" w:rsidRDefault="00AF203D" w:rsidP="00AF203D">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40D7ACBE" w14:textId="77777777" w:rsidR="00AF203D" w:rsidRDefault="00AF203D" w:rsidP="00AF203D">
      <w:pPr>
        <w:spacing w:line="360" w:lineRule="auto"/>
        <w:ind w:left="709"/>
      </w:pPr>
    </w:p>
    <w:p w14:paraId="2D0AD575" w14:textId="77777777" w:rsidR="00AF203D" w:rsidRDefault="00AF203D" w:rsidP="00AF203D">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13ABBA94" w14:textId="77777777" w:rsidR="00AF203D" w:rsidRDefault="00AF203D" w:rsidP="00AF203D">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3E2187C6" w14:textId="77777777" w:rsidR="00AF203D" w:rsidRPr="00407774" w:rsidRDefault="00AF203D" w:rsidP="00AF203D">
      <w:pPr>
        <w:spacing w:line="360" w:lineRule="auto"/>
        <w:ind w:left="709"/>
        <w:rPr>
          <w:rFonts w:cstheme="minorBidi"/>
          <w:lang w:bidi="hi-IN"/>
        </w:rPr>
      </w:pPr>
    </w:p>
    <w:p w14:paraId="27627FC3" w14:textId="77777777" w:rsidR="00AF203D" w:rsidRPr="00DD54AE" w:rsidRDefault="00AF203D" w:rsidP="00AF203D">
      <w:pPr>
        <w:pStyle w:val="ListParagraph"/>
        <w:numPr>
          <w:ilvl w:val="2"/>
          <w:numId w:val="15"/>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08CC2499" w14:textId="77777777" w:rsidR="00AF203D" w:rsidRPr="00346E7B" w:rsidRDefault="00AF203D" w:rsidP="00AF203D">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1AA4C35F" w14:textId="77777777" w:rsidR="00AF203D" w:rsidRDefault="00AF203D" w:rsidP="00AF203D">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3DE7D96C" w14:textId="77777777" w:rsidR="00AF203D" w:rsidRPr="00346E7B" w:rsidRDefault="00AF203D" w:rsidP="00AF203D">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028CC9C6" w14:textId="77777777" w:rsidR="00AF203D" w:rsidRDefault="00AF203D" w:rsidP="00AF203D">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6E25539E" w14:textId="77777777" w:rsidR="00AF203D" w:rsidRDefault="00AF203D" w:rsidP="00AF203D">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2905D86D" w14:textId="77777777" w:rsidR="00AF203D" w:rsidRDefault="00AF203D" w:rsidP="00AF203D">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604C9A19" w14:textId="77777777" w:rsidR="00AF203D" w:rsidRDefault="00AF203D" w:rsidP="00AF203D">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75C09C60" w14:textId="77777777" w:rsidR="00AF203D" w:rsidRPr="00745F6D" w:rsidRDefault="00AF203D" w:rsidP="00AF203D">
      <w:pPr>
        <w:spacing w:line="360" w:lineRule="auto"/>
        <w:ind w:left="709"/>
        <w:rPr>
          <w:cs/>
        </w:rPr>
      </w:pPr>
      <w:r w:rsidRPr="00346E7B">
        <w:rPr>
          <w:rFonts w:hint="cs"/>
          <w:cs/>
        </w:rPr>
        <w:t xml:space="preserve"> </w:t>
      </w:r>
    </w:p>
    <w:p w14:paraId="793C1345" w14:textId="77777777" w:rsidR="00AF203D" w:rsidRDefault="00AF203D" w:rsidP="00AF203D">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10BC3CC6" w14:textId="77777777" w:rsidR="00AF203D" w:rsidRDefault="00AF203D" w:rsidP="00AF203D">
      <w:pPr>
        <w:spacing w:line="360" w:lineRule="auto"/>
        <w:ind w:left="709"/>
        <w:rPr>
          <w:lang w:val="en-US" w:eastAsia="en-US" w:bidi="hi-IN"/>
        </w:rPr>
      </w:pPr>
    </w:p>
    <w:p w14:paraId="20743167" w14:textId="77777777" w:rsidR="00AF203D" w:rsidRDefault="00AF203D" w:rsidP="00AF203D">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2497FC1C" w14:textId="77777777" w:rsidR="00AF203D" w:rsidRPr="00346E7B" w:rsidRDefault="00AF203D" w:rsidP="00AF203D">
      <w:pPr>
        <w:spacing w:line="360" w:lineRule="auto"/>
        <w:ind w:left="709"/>
      </w:pPr>
    </w:p>
    <w:p w14:paraId="75AF80C8" w14:textId="77777777" w:rsidR="00AF203D" w:rsidRPr="00AF453A" w:rsidRDefault="00AF203D" w:rsidP="00AF203D">
      <w:pPr>
        <w:rPr>
          <w:b/>
          <w:bCs/>
          <w:color w:val="0070C0"/>
        </w:rPr>
      </w:pPr>
      <w:bookmarkStart w:id="8" w:name="_Toc43876355"/>
      <w:r>
        <w:rPr>
          <w:b/>
          <w:bCs/>
          <w:color w:val="0070C0"/>
        </w:rPr>
        <w:t xml:space="preserve">1.8 </w:t>
      </w:r>
      <w:r w:rsidRPr="00AF453A">
        <w:rPr>
          <w:b/>
          <w:bCs/>
          <w:color w:val="0070C0"/>
        </w:rPr>
        <w:t>Common Challenges in Sarcasm Detection</w:t>
      </w:r>
      <w:bookmarkEnd w:id="8"/>
    </w:p>
    <w:p w14:paraId="68EC64DA" w14:textId="77777777" w:rsidR="00AF203D" w:rsidRDefault="00AF203D" w:rsidP="00AF203D">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4FE5E420" w14:textId="77777777" w:rsidR="00AF203D" w:rsidRPr="00F64003" w:rsidRDefault="00AF203D" w:rsidP="00AF203D">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416D6CCD" w14:textId="77777777" w:rsidR="00AF203D" w:rsidRDefault="00AF203D" w:rsidP="00AF203D">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1DF3D1C3" w14:textId="77777777" w:rsidR="00AF203D" w:rsidRPr="00F64003" w:rsidRDefault="00AF203D" w:rsidP="00AF203D">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DC2DEC9" w14:textId="77777777" w:rsidR="00AF203D" w:rsidRPr="00AF453A" w:rsidRDefault="00AF203D" w:rsidP="00AF203D">
      <w:pPr>
        <w:rPr>
          <w:b/>
          <w:bCs/>
          <w:color w:val="0070C0"/>
        </w:rPr>
      </w:pPr>
      <w:bookmarkStart w:id="9" w:name="_Toc43876360"/>
      <w:r>
        <w:rPr>
          <w:b/>
          <w:bCs/>
          <w:color w:val="0070C0"/>
        </w:rPr>
        <w:t xml:space="preserve">1.9 </w:t>
      </w:r>
      <w:r w:rsidRPr="00AF453A">
        <w:rPr>
          <w:b/>
          <w:bCs/>
          <w:color w:val="0070C0"/>
        </w:rPr>
        <w:t>Context Understanding a Challenge in Sarcasm Detection</w:t>
      </w:r>
      <w:bookmarkEnd w:id="9"/>
    </w:p>
    <w:p w14:paraId="27E9A0A9" w14:textId="77777777" w:rsidR="00AF203D" w:rsidRPr="005D523F" w:rsidRDefault="00AF203D" w:rsidP="00AF203D">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48C52C7D" w14:textId="77777777" w:rsidR="00AF203D" w:rsidRPr="00684AB7" w:rsidRDefault="00AF203D" w:rsidP="00AF203D">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4F48A0FC"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3054BAC4"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D8DB52A"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06BDC6F"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44F44F70"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6B984F9B"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4D32E365"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344A7DB9" w14:textId="77777777" w:rsidR="00AF203D" w:rsidRPr="008113CE"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28C5E87E" w14:textId="77777777" w:rsidR="00AF203D" w:rsidRDefault="00AF203D" w:rsidP="00AF20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4B74EBC9" w14:textId="77777777" w:rsidR="00AF203D" w:rsidRPr="008113CE" w:rsidRDefault="00AF203D" w:rsidP="00AF203D">
      <w:pPr>
        <w:pStyle w:val="ListParagraph"/>
        <w:spacing w:line="360" w:lineRule="auto"/>
        <w:ind w:left="1080"/>
        <w:rPr>
          <w:rFonts w:cs="Times New Roman"/>
          <w:szCs w:val="24"/>
          <w:lang w:val="en-US" w:eastAsia="en-US" w:bidi="hi-IN"/>
        </w:rPr>
      </w:pPr>
    </w:p>
    <w:p w14:paraId="5F8658D5" w14:textId="77777777" w:rsidR="00AF203D" w:rsidRPr="00826EFF" w:rsidRDefault="00AF203D" w:rsidP="00AF203D">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400AC2EA" w14:textId="77777777" w:rsidR="00AF203D" w:rsidRDefault="00AF203D" w:rsidP="00AF203D">
      <w:pPr>
        <w:spacing w:line="360" w:lineRule="auto"/>
        <w:rPr>
          <w:szCs w:val="24"/>
        </w:rPr>
      </w:pPr>
    </w:p>
    <w:p w14:paraId="77E4552F" w14:textId="77777777" w:rsidR="00AF203D" w:rsidRPr="005215A3" w:rsidRDefault="00AF203D" w:rsidP="00AF203D">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DA4E589" w14:textId="77777777" w:rsidR="00AF203D" w:rsidRPr="00424BA6" w:rsidRDefault="00AF203D" w:rsidP="00AF203D"/>
    <w:p w14:paraId="0A067D2F" w14:textId="77777777" w:rsidR="00AF203D" w:rsidRPr="00AF453A" w:rsidRDefault="00AF203D" w:rsidP="00AF203D">
      <w:pPr>
        <w:rPr>
          <w:b/>
          <w:bCs/>
        </w:rPr>
      </w:pPr>
      <w:r>
        <w:rPr>
          <w:b/>
          <w:bCs/>
          <w:color w:val="0070C0"/>
        </w:rPr>
        <w:t xml:space="preserve">1.10 </w:t>
      </w:r>
      <w:r w:rsidRPr="00AF453A">
        <w:rPr>
          <w:b/>
          <w:bCs/>
          <w:color w:val="0070C0"/>
        </w:rPr>
        <w:t>Challenges in Sarcasm Detection in Hinglish</w:t>
      </w:r>
      <w:bookmarkEnd w:id="7"/>
    </w:p>
    <w:p w14:paraId="35FD2155" w14:textId="77777777" w:rsidR="00AF203D" w:rsidRPr="00840CBA" w:rsidRDefault="00AF203D" w:rsidP="00AF203D">
      <w:pPr>
        <w:pStyle w:val="ListParagraph"/>
        <w:numPr>
          <w:ilvl w:val="0"/>
          <w:numId w:val="22"/>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AF488A1" w14:textId="77777777" w:rsidR="00AF203D" w:rsidRPr="00677D4D" w:rsidRDefault="00AF203D" w:rsidP="00AF203D">
      <w:pPr>
        <w:pStyle w:val="ListParagraph"/>
        <w:numPr>
          <w:ilvl w:val="0"/>
          <w:numId w:val="22"/>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222A5EA8" w14:textId="77777777" w:rsidR="00AF203D" w:rsidRPr="00677D4D" w:rsidRDefault="00AF203D" w:rsidP="00AF203D">
      <w:pPr>
        <w:pStyle w:val="ListParagraph"/>
        <w:numPr>
          <w:ilvl w:val="0"/>
          <w:numId w:val="22"/>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t>
      </w:r>
      <w:r w:rsidRPr="00677D4D">
        <w:lastRenderedPageBreak/>
        <w:t xml:space="preserve">written in Roman script #Election2019 #COVID19 #Philosopy #Motivation #NarendraModi. </w:t>
      </w:r>
    </w:p>
    <w:p w14:paraId="4E7E2886" w14:textId="77777777" w:rsidR="00AF203D" w:rsidRPr="00677D4D" w:rsidRDefault="00AF203D" w:rsidP="00AF203D">
      <w:pPr>
        <w:pStyle w:val="ListParagraph"/>
        <w:numPr>
          <w:ilvl w:val="0"/>
          <w:numId w:val="22"/>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58E5802F" w14:textId="77777777" w:rsidR="00AF203D" w:rsidRPr="00AF453A" w:rsidRDefault="00AF203D" w:rsidP="00AF203D">
      <w:pPr>
        <w:rPr>
          <w:b/>
          <w:bCs/>
          <w:color w:val="0070C0"/>
        </w:rPr>
      </w:pPr>
      <w:bookmarkStart w:id="10" w:name="_Toc43876358"/>
      <w:r>
        <w:rPr>
          <w:b/>
          <w:bCs/>
          <w:color w:val="0070C0"/>
        </w:rPr>
        <w:t xml:space="preserve">1.11 </w:t>
      </w:r>
      <w:r w:rsidRPr="00AF453A">
        <w:rPr>
          <w:b/>
          <w:bCs/>
          <w:color w:val="0070C0"/>
        </w:rPr>
        <w:t>Degree of sarcasm</w:t>
      </w:r>
      <w:bookmarkEnd w:id="10"/>
      <w:r w:rsidRPr="00AF453A">
        <w:rPr>
          <w:b/>
          <w:bCs/>
          <w:color w:val="0070C0"/>
        </w:rPr>
        <w:t xml:space="preserve"> </w:t>
      </w:r>
    </w:p>
    <w:p w14:paraId="77736D4D" w14:textId="77777777" w:rsidR="00AF203D" w:rsidRDefault="00AF203D" w:rsidP="00AF203D">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22352833" w14:textId="77777777" w:rsidR="00AF203D" w:rsidRPr="008113CE" w:rsidRDefault="00AF203D" w:rsidP="00AF203D">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6C53DE81" w14:textId="77777777" w:rsidR="00AF203D" w:rsidRPr="008113CE" w:rsidRDefault="00AF203D" w:rsidP="00AF203D">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688BDA9F" w14:textId="77777777" w:rsidR="00AF203D" w:rsidRPr="008113CE" w:rsidRDefault="00AF203D" w:rsidP="00AF203D">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584EE4FF" w14:textId="77777777" w:rsidR="00AF203D" w:rsidRPr="005215A3" w:rsidRDefault="00AF203D" w:rsidP="00AF203D">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B3DF4E" w14:textId="77777777" w:rsidR="00AF203D" w:rsidRPr="00684AB7" w:rsidRDefault="00AF203D" w:rsidP="00AF203D">
      <w:pPr>
        <w:spacing w:line="360" w:lineRule="auto"/>
        <w:rPr>
          <w:szCs w:val="24"/>
        </w:rPr>
      </w:pPr>
    </w:p>
    <w:p w14:paraId="408A96EA" w14:textId="77777777" w:rsidR="00AF203D" w:rsidRPr="00AF453A" w:rsidRDefault="00AF203D" w:rsidP="00AF203D">
      <w:pPr>
        <w:rPr>
          <w:b/>
          <w:bCs/>
          <w:color w:val="0070C0"/>
        </w:rPr>
      </w:pPr>
      <w:bookmarkStart w:id="11" w:name="_Toc43876359"/>
      <w:r>
        <w:rPr>
          <w:b/>
          <w:bCs/>
          <w:color w:val="0070C0"/>
        </w:rPr>
        <w:t xml:space="preserve">1.12 </w:t>
      </w:r>
      <w:r w:rsidRPr="00AF453A">
        <w:rPr>
          <w:b/>
          <w:bCs/>
          <w:color w:val="0070C0"/>
        </w:rPr>
        <w:t>Positive Side of Hinglish</w:t>
      </w:r>
      <w:bookmarkEnd w:id="11"/>
    </w:p>
    <w:p w14:paraId="1FCC7836" w14:textId="77777777" w:rsidR="00AF203D" w:rsidRDefault="00AF203D" w:rsidP="00AF203D">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022C63FF" w14:textId="77777777" w:rsidR="00AF203D" w:rsidRDefault="00AF203D" w:rsidP="00AF203D">
      <w:pPr>
        <w:spacing w:line="360" w:lineRule="auto"/>
        <w:rPr>
          <w:szCs w:val="24"/>
        </w:rPr>
      </w:pPr>
    </w:p>
    <w:p w14:paraId="7C04DFD6" w14:textId="77777777" w:rsidR="00AF203D" w:rsidRPr="00FD0ED5" w:rsidRDefault="00AF203D" w:rsidP="00AF203D">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620C0968" w14:textId="77777777" w:rsidR="00AF203D" w:rsidRPr="00667D9B" w:rsidRDefault="00AF203D" w:rsidP="00AF203D"/>
    <w:p w14:paraId="02D1C482"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46C6E04"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p>
    <w:p w14:paraId="0EC5718A" w14:textId="77777777" w:rsidR="00AF203D" w:rsidRDefault="00AF203D" w:rsidP="00AF203D">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47A17CB2" w14:textId="77777777" w:rsidR="00AF203D" w:rsidRDefault="00AF203D" w:rsidP="00AF203D">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19399008"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w:t>
      </w:r>
      <w:proofErr w:type="spellStart"/>
      <w:r>
        <w:rPr>
          <w:rFonts w:eastAsiaTheme="minorHAnsi" w:cstheme="minorBidi"/>
          <w:szCs w:val="21"/>
          <w:lang w:val="en-US" w:eastAsia="en-US" w:bidi="hi-IN"/>
        </w:rPr>
        <w:t>ByRam</w:t>
      </w:r>
      <w:proofErr w:type="spellEnd"/>
      <w:r>
        <w:rPr>
          <w:rFonts w:eastAsiaTheme="minorHAnsi" w:cstheme="minorBidi"/>
          <w:szCs w:val="21"/>
          <w:lang w:val="en-US" w:eastAsia="en-US" w:bidi="hi-IN"/>
        </w:rPr>
        <w:t xml:space="preserve">” in English but in Hindi </w:t>
      </w:r>
      <w:proofErr w:type="spellStart"/>
      <w:r>
        <w:rPr>
          <w:rFonts w:eastAsiaTheme="minorHAnsi" w:cstheme="minorBidi" w:hint="cs"/>
          <w:szCs w:val="21"/>
          <w:cs/>
          <w:lang w:val="en-US" w:eastAsia="en-US" w:bidi="hi-IN"/>
        </w:rPr>
        <w:t>रामने</w:t>
      </w:r>
      <w:proofErr w:type="spellEnd"/>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505754CD"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415D2AC4"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2E3E896E" w14:textId="77777777" w:rsidR="00AF203D" w:rsidRPr="00AD7954" w:rsidRDefault="00AF203D" w:rsidP="00AF203D">
      <w:pPr>
        <w:tabs>
          <w:tab w:val="clear" w:pos="720"/>
        </w:tabs>
        <w:overflowPunct/>
        <w:autoSpaceDE/>
        <w:autoSpaceDN/>
        <w:adjustRightInd/>
        <w:spacing w:line="360" w:lineRule="auto"/>
        <w:textAlignment w:val="auto"/>
        <w:rPr>
          <w:rFonts w:eastAsiaTheme="minorHAnsi"/>
          <w:cs/>
          <w:lang w:bidi="hi-IN"/>
        </w:rPr>
      </w:pPr>
    </w:p>
    <w:p w14:paraId="302B0DD7"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7EBEB284"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p>
    <w:p w14:paraId="74D361BE" w14:textId="77777777" w:rsidR="00AF203D" w:rsidRDefault="00AF203D" w:rsidP="00AF203D">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w:t>
      </w:r>
      <w:r>
        <w:rPr>
          <w:rFonts w:eastAsiaTheme="minorHAnsi"/>
        </w:rPr>
        <w:lastRenderedPageBreak/>
        <w:t>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6C59B686" w14:textId="77777777" w:rsidR="00AF203D" w:rsidRPr="0030349B" w:rsidRDefault="00AF203D" w:rsidP="00AF203D">
      <w:pPr>
        <w:tabs>
          <w:tab w:val="clear" w:pos="720"/>
        </w:tabs>
        <w:overflowPunct/>
        <w:autoSpaceDE/>
        <w:autoSpaceDN/>
        <w:adjustRightInd/>
        <w:spacing w:line="360" w:lineRule="auto"/>
        <w:textAlignment w:val="auto"/>
        <w:rPr>
          <w:rFonts w:eastAsiaTheme="minorHAnsi"/>
        </w:rPr>
      </w:pPr>
    </w:p>
    <w:p w14:paraId="48BC204D"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742FF9EB"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p>
    <w:p w14:paraId="6F93A54E"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0E3981C6" w14:textId="77777777" w:rsidR="00AF203D" w:rsidRPr="00E554A6"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p>
    <w:p w14:paraId="4F3433B7" w14:textId="77777777" w:rsidR="00AF203D" w:rsidRPr="00FD0ED5" w:rsidRDefault="00AF203D" w:rsidP="00AF203D">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20B0C275"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3820C737"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5C87521C"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4E65E0CD"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356DF024"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w:t>
      </w:r>
      <w:r w:rsidRPr="002C5E23">
        <w:rPr>
          <w:rFonts w:eastAsiaTheme="minorHAnsi" w:cs="Times New Roman"/>
          <w:szCs w:val="24"/>
          <w:lang w:val="en-US" w:eastAsia="en-US"/>
        </w:rPr>
        <w:lastRenderedPageBreak/>
        <w:t xml:space="preserve">“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55A25C7C" w14:textId="77777777" w:rsidR="00AF203D" w:rsidRPr="00987364"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50C2DEDB"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EEC6148"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2D5CEC50" w14:textId="77777777" w:rsidR="00AF203D" w:rsidRPr="002C5E23"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60E274C7" w14:textId="77777777" w:rsidR="00AF203D"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6AA6ED94" w14:textId="77777777" w:rsidR="00AF203D" w:rsidRDefault="00AF203D" w:rsidP="00AF203D">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20F52733" w14:textId="77777777" w:rsidR="00AF203D" w:rsidRPr="00DE1FD7"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DA099" w14:textId="77777777" w:rsidR="00AF203D" w:rsidRPr="00FD0ED5" w:rsidRDefault="00AF203D" w:rsidP="00AF203D">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7236FBF3" w14:textId="77777777" w:rsidR="00AF203D" w:rsidRDefault="00AF203D" w:rsidP="00AF203D">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426C888C" w14:textId="77777777" w:rsidR="00AF203D" w:rsidRDefault="00AF203D" w:rsidP="00AF203D">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58BF32A8" w14:textId="77777777" w:rsidR="00AF203D" w:rsidRPr="003F0C26"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3A074208" w14:textId="77777777" w:rsidR="00AF203D" w:rsidRPr="003F0C26"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437CEF11" w14:textId="77777777" w:rsidR="00AF203D"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2AEC47ED" w14:textId="77777777" w:rsidR="00AF203D" w:rsidRPr="003F0C26"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45902664" w14:textId="77777777" w:rsidR="00AF203D" w:rsidRPr="003F0C26"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461D9542" w14:textId="77777777" w:rsidR="00AF203D"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77F3D107" w14:textId="77777777" w:rsidR="00AF203D" w:rsidRPr="003F0C26" w:rsidRDefault="00AF203D" w:rsidP="00AF203D">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5FA6E164" w14:textId="77777777" w:rsidR="00AF203D" w:rsidRPr="003F0C26" w:rsidRDefault="00AF203D" w:rsidP="00AF203D">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2021B03E"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4772F81D" w14:textId="77777777" w:rsidR="00AF203D" w:rsidRPr="000F53A8"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20A55637" w14:textId="77777777" w:rsidR="00AF203D" w:rsidRPr="00FD0ED5" w:rsidRDefault="00AF203D" w:rsidP="00AF203D">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01E9421E" w14:textId="77777777" w:rsidR="00AF203D" w:rsidRDefault="00AF203D" w:rsidP="00AF203D">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9"/>
      </w:r>
      <w:r>
        <w:rPr>
          <w:szCs w:val="24"/>
        </w:rPr>
        <w:t xml:space="preserve"> and </w:t>
      </w:r>
      <w:r w:rsidRPr="00A3217E">
        <w:rPr>
          <w:szCs w:val="24"/>
        </w:rPr>
        <w:t>babbel.com</w:t>
      </w:r>
      <w:r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1"/>
      </w:r>
    </w:p>
    <w:p w14:paraId="6C9A2CF9" w14:textId="77777777" w:rsidR="00AF203D" w:rsidRDefault="00AF203D" w:rsidP="00AF203D">
      <w:pPr>
        <w:spacing w:line="360" w:lineRule="auto"/>
        <w:rPr>
          <w:szCs w:val="24"/>
        </w:rPr>
      </w:pPr>
    </w:p>
    <w:p w14:paraId="71BC2F83" w14:textId="77777777" w:rsidR="00AF203D" w:rsidRDefault="00AF203D" w:rsidP="00AF203D">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B77AA73" w14:textId="77777777" w:rsidR="00AF203D" w:rsidRDefault="00AF203D" w:rsidP="00AF203D">
      <w:pPr>
        <w:spacing w:line="360" w:lineRule="auto"/>
        <w:rPr>
          <w:lang w:val="en-US" w:eastAsia="en-US" w:bidi="hi-IN"/>
        </w:rPr>
      </w:pPr>
    </w:p>
    <w:p w14:paraId="18D2F358" w14:textId="77777777" w:rsidR="00AF203D" w:rsidRPr="00684AB7" w:rsidRDefault="00AF203D" w:rsidP="00AF203D">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w:t>
      </w:r>
      <w:r w:rsidRPr="00684AB7">
        <w:rPr>
          <w:szCs w:val="24"/>
        </w:rPr>
        <w:lastRenderedPageBreak/>
        <w:t>company, product, or person. Therefore, performing sentiment analysis on every feedback makes a perfect sense and it can be done automatically almost in real time.</w:t>
      </w:r>
    </w:p>
    <w:p w14:paraId="6FCE2A38" w14:textId="77777777" w:rsidR="00AF203D" w:rsidRDefault="00AF203D" w:rsidP="00AF203D">
      <w:pPr>
        <w:spacing w:line="360" w:lineRule="auto"/>
        <w:rPr>
          <w:lang w:val="en-US" w:eastAsia="en-US" w:bidi="hi-IN"/>
        </w:rPr>
      </w:pPr>
    </w:p>
    <w:p w14:paraId="53368979" w14:textId="77777777" w:rsidR="00AF203D" w:rsidRPr="00063FD6" w:rsidRDefault="00AF203D" w:rsidP="00AF203D">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6E44CCC8" w14:textId="77777777" w:rsidR="00AF203D" w:rsidRPr="00063FD6" w:rsidRDefault="00AF203D" w:rsidP="00AF203D">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60710F16" w14:textId="77777777" w:rsidR="00AF203D" w:rsidRPr="00063FD6" w:rsidRDefault="00AF203D" w:rsidP="00AF203D">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6C5CB7B3" w14:textId="77777777" w:rsidR="00AF203D" w:rsidRDefault="00AF203D" w:rsidP="00AF203D">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3C003FC5" w14:textId="77777777" w:rsidR="00AF203D" w:rsidRPr="00E02293" w:rsidRDefault="00AF203D" w:rsidP="00AF203D">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709B3836"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0DC8730B"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5DF2378C" w14:textId="77777777" w:rsidR="00AF203D" w:rsidRPr="004F5DAE"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3049EBCC"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1EE7C734"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3CD1E46A"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5B349E22" w14:textId="77777777" w:rsidR="00AF203D" w:rsidRPr="004F5DAE"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0CA36036"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72AEB3A2"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332E3AA6"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0F8CC242" w14:textId="77777777" w:rsidR="00AF203D" w:rsidRPr="004F5DAE"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26050A30"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2A648D5C"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6E8FC58E"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1C9ACF33" w14:textId="77777777" w:rsidR="00AF203D" w:rsidRPr="007758EB"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7A0B9FAE"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2AF9D358"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4D2D97A2"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691EF253" w14:textId="77777777" w:rsidR="00AF203D" w:rsidRPr="007758EB"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63433723"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4A72384"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3B0A44B6"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13FAD815" w14:textId="77777777" w:rsidR="00AF203D" w:rsidRPr="007758EB"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19404891"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522C9939"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13FF028A"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p>
    <w:p w14:paraId="39113203" w14:textId="77777777" w:rsidR="00AF203D" w:rsidRPr="00C83DDA" w:rsidRDefault="00AF203D" w:rsidP="00AF203D">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63B87AAC" w14:textId="77777777" w:rsidR="00AF203D" w:rsidRDefault="00AF203D" w:rsidP="00AF203D">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12"/>
      </w:r>
    </w:p>
    <w:p w14:paraId="374713AB" w14:textId="77777777" w:rsidR="00AF203D" w:rsidRDefault="00AF203D" w:rsidP="00AF203D">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w:t>
      </w:r>
      <w:r>
        <w:rPr>
          <w:rFonts w:cstheme="minorBidi" w:hint="cs"/>
          <w:szCs w:val="24"/>
          <w:cs/>
          <w:lang w:val="en-US" w:eastAsia="en-US" w:bidi="hi-IN"/>
        </w:rPr>
        <w:lastRenderedPageBreak/>
        <w:t>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CCA5246" w14:textId="77777777" w:rsidR="00AF203D" w:rsidRDefault="00AF203D" w:rsidP="00AF203D">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38C32863" w14:textId="77777777" w:rsidR="00AF203D" w:rsidRPr="00C83DDA" w:rsidRDefault="00AF203D" w:rsidP="00AF203D">
      <w:pPr>
        <w:tabs>
          <w:tab w:val="clear" w:pos="720"/>
        </w:tabs>
        <w:overflowPunct/>
        <w:autoSpaceDE/>
        <w:autoSpaceDN/>
        <w:adjustRightInd/>
        <w:spacing w:line="360" w:lineRule="auto"/>
        <w:jc w:val="left"/>
        <w:textAlignment w:val="auto"/>
        <w:rPr>
          <w:rFonts w:cstheme="minorBidi"/>
          <w:szCs w:val="24"/>
          <w:cs/>
          <w:lang w:val="en-US" w:eastAsia="en-US" w:bidi="hi-IN"/>
        </w:rPr>
      </w:pPr>
    </w:p>
    <w:p w14:paraId="31F13974" w14:textId="77777777" w:rsidR="00AF203D" w:rsidRPr="00FD0ED5" w:rsidRDefault="00AF203D" w:rsidP="00AF203D">
      <w:pPr>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0E35E8AA" w14:textId="77777777" w:rsidR="00AF203D" w:rsidRDefault="00AF203D" w:rsidP="00AF203D">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452B8D36" w14:textId="77777777" w:rsidR="00AF203D" w:rsidRPr="00406F1E" w:rsidRDefault="00AF203D" w:rsidP="00AF203D">
      <w:pPr>
        <w:pStyle w:val="ListParagraph"/>
        <w:numPr>
          <w:ilvl w:val="0"/>
          <w:numId w:val="7"/>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32D52716" w14:textId="77777777" w:rsidR="00AF203D" w:rsidRDefault="00AF203D" w:rsidP="00AF203D">
      <w:pPr>
        <w:pStyle w:val="ListParagraph"/>
        <w:numPr>
          <w:ilvl w:val="0"/>
          <w:numId w:val="7"/>
        </w:numPr>
        <w:spacing w:line="360" w:lineRule="auto"/>
        <w:jc w:val="left"/>
        <w:rPr>
          <w:szCs w:val="24"/>
        </w:rPr>
      </w:pPr>
      <w:r>
        <w:rPr>
          <w:szCs w:val="24"/>
        </w:rPr>
        <w:t>Only Roman and Devanagari scripts are considered.</w:t>
      </w:r>
    </w:p>
    <w:p w14:paraId="364941FF" w14:textId="77777777" w:rsidR="00AF203D" w:rsidRDefault="00AF203D" w:rsidP="00AF203D">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3375A6A9" w14:textId="77777777" w:rsidR="00AF203D" w:rsidRDefault="00AF203D" w:rsidP="00AF203D">
      <w:pPr>
        <w:pStyle w:val="ListParagraph"/>
        <w:numPr>
          <w:ilvl w:val="0"/>
          <w:numId w:val="7"/>
        </w:numPr>
        <w:spacing w:line="360" w:lineRule="auto"/>
        <w:jc w:val="left"/>
        <w:rPr>
          <w:szCs w:val="24"/>
        </w:rPr>
      </w:pPr>
      <w:r>
        <w:rPr>
          <w:szCs w:val="24"/>
        </w:rPr>
        <w:t>No analysis of degree of sarcasm.</w:t>
      </w:r>
    </w:p>
    <w:p w14:paraId="43875EC3" w14:textId="77777777" w:rsidR="00AF203D" w:rsidRDefault="00AF203D" w:rsidP="00AF203D">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3B4B2F9D" w14:textId="77777777" w:rsidR="00AF203D" w:rsidRDefault="00AF203D" w:rsidP="00AF203D">
      <w:pPr>
        <w:pStyle w:val="ListParagraph"/>
        <w:spacing w:line="360" w:lineRule="auto"/>
        <w:ind w:left="720"/>
        <w:jc w:val="left"/>
        <w:rPr>
          <w:szCs w:val="24"/>
        </w:rPr>
      </w:pPr>
    </w:p>
    <w:p w14:paraId="4E6E6C88" w14:textId="77777777" w:rsidR="00AF203D" w:rsidRPr="00FD0ED5" w:rsidRDefault="00AF203D" w:rsidP="00AF203D">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7D4676B8" w14:textId="77777777" w:rsidR="00AF203D" w:rsidRDefault="00AF203D" w:rsidP="00AF203D">
      <w:pPr>
        <w:spacing w:line="360" w:lineRule="auto"/>
      </w:pPr>
      <w:r>
        <w:lastRenderedPageBreak/>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13455E78" w14:textId="77777777" w:rsidR="00AF203D" w:rsidRPr="000F4118" w:rsidRDefault="00AF203D" w:rsidP="00AF203D"/>
    <w:p w14:paraId="6745CB2D" w14:textId="77777777" w:rsidR="00AF203D" w:rsidRPr="00AF453A" w:rsidRDefault="00AF203D" w:rsidP="00AF203D">
      <w:pPr>
        <w:rPr>
          <w:b/>
          <w:bCs/>
          <w:color w:val="0070C0"/>
        </w:rPr>
      </w:pPr>
      <w:r>
        <w:rPr>
          <w:b/>
          <w:bCs/>
          <w:color w:val="0070C0"/>
        </w:rPr>
        <w:t>7.1</w:t>
      </w:r>
      <w:r w:rsidRPr="00AF453A">
        <w:rPr>
          <w:b/>
          <w:bCs/>
          <w:color w:val="0070C0"/>
        </w:rPr>
        <w:t xml:space="preserve"> About Dataset</w:t>
      </w:r>
    </w:p>
    <w:p w14:paraId="7B907647" w14:textId="77777777" w:rsidR="00AF203D" w:rsidRDefault="00AF203D" w:rsidP="00AF203D">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13"/>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70168870" w14:textId="77777777" w:rsidR="00AF203D" w:rsidRDefault="00AF203D" w:rsidP="00AF203D">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2B7D1A43" w14:textId="77777777" w:rsidR="00AF203D" w:rsidRDefault="00AF203D" w:rsidP="00AF203D">
      <w:pPr>
        <w:pStyle w:val="ListParagraph"/>
        <w:numPr>
          <w:ilvl w:val="0"/>
          <w:numId w:val="8"/>
        </w:numPr>
        <w:spacing w:line="360" w:lineRule="auto"/>
      </w:pPr>
      <w:r>
        <w:t xml:space="preserve">Clean the base file and label the tweets as sarcastic and normal. </w:t>
      </w:r>
    </w:p>
    <w:p w14:paraId="796553A1" w14:textId="77777777" w:rsidR="00AF203D" w:rsidRDefault="00AF203D" w:rsidP="00AF203D">
      <w:pPr>
        <w:pStyle w:val="ListParagraph"/>
        <w:numPr>
          <w:ilvl w:val="0"/>
          <w:numId w:val="8"/>
        </w:numPr>
        <w:spacing w:line="360" w:lineRule="auto"/>
      </w:pPr>
      <w:r>
        <w:t>Updated dataset will also have non-tweet sentences</w:t>
      </w:r>
    </w:p>
    <w:p w14:paraId="3F4638C8" w14:textId="77777777" w:rsidR="00AF203D" w:rsidRDefault="00AF203D" w:rsidP="00AF203D">
      <w:pPr>
        <w:pStyle w:val="ListParagraph"/>
        <w:numPr>
          <w:ilvl w:val="0"/>
          <w:numId w:val="8"/>
        </w:numPr>
        <w:spacing w:line="360" w:lineRule="auto"/>
      </w:pPr>
      <w:r>
        <w:t xml:space="preserve">These 2000 sentences will be marked as sarcasm or normal by a team of minimum 3 people </w:t>
      </w:r>
    </w:p>
    <w:p w14:paraId="03FD1CB6" w14:textId="77777777" w:rsidR="00AF203D" w:rsidRDefault="00AF203D" w:rsidP="00AF203D">
      <w:pPr>
        <w:pStyle w:val="ListParagraph"/>
        <w:numPr>
          <w:ilvl w:val="0"/>
          <w:numId w:val="8"/>
        </w:numPr>
        <w:spacing w:line="360" w:lineRule="auto"/>
      </w:pPr>
      <w:r>
        <w:t>Finally, whatever is the maximum vote will be the label of the sentence</w:t>
      </w:r>
    </w:p>
    <w:p w14:paraId="2043339B" w14:textId="77777777" w:rsidR="00AF203D" w:rsidRDefault="00AF203D" w:rsidP="00AF203D">
      <w:pPr>
        <w:spacing w:line="360" w:lineRule="auto"/>
      </w:pPr>
    </w:p>
    <w:p w14:paraId="4D1F91B5" w14:textId="77777777" w:rsidR="00AF203D" w:rsidRPr="00AF453A" w:rsidRDefault="00AF203D" w:rsidP="00AF203D">
      <w:pPr>
        <w:rPr>
          <w:b/>
          <w:bCs/>
          <w:color w:val="0070C0"/>
        </w:rPr>
      </w:pPr>
      <w:r>
        <w:rPr>
          <w:b/>
          <w:bCs/>
          <w:color w:val="0070C0"/>
        </w:rPr>
        <w:t xml:space="preserve">7.2 </w:t>
      </w:r>
      <w:r w:rsidRPr="00AF453A">
        <w:rPr>
          <w:b/>
          <w:bCs/>
          <w:color w:val="0070C0"/>
        </w:rPr>
        <w:t>Dataset Structure</w:t>
      </w:r>
    </w:p>
    <w:p w14:paraId="4F25A2C5" w14:textId="77777777" w:rsidR="00AF203D" w:rsidRDefault="00AF203D" w:rsidP="00AF203D">
      <w:pPr>
        <w:pStyle w:val="ListParagraph"/>
        <w:numPr>
          <w:ilvl w:val="0"/>
          <w:numId w:val="9"/>
        </w:numPr>
        <w:spacing w:line="360" w:lineRule="auto"/>
      </w:pPr>
      <w:r>
        <w:t>Dataset will have 3 columns “Sentence”, “Context”, “Label”</w:t>
      </w:r>
    </w:p>
    <w:p w14:paraId="71E24D7C" w14:textId="77777777" w:rsidR="00AF203D" w:rsidRDefault="00AF203D" w:rsidP="00AF203D">
      <w:pPr>
        <w:pStyle w:val="ListParagraph"/>
        <w:numPr>
          <w:ilvl w:val="0"/>
          <w:numId w:val="9"/>
        </w:numPr>
        <w:spacing w:line="360" w:lineRule="auto"/>
      </w:pPr>
      <w:r>
        <w:t>Sentence: Sentence is text of the tweet or any normal sentence.</w:t>
      </w:r>
    </w:p>
    <w:p w14:paraId="11C379CC" w14:textId="77777777" w:rsidR="00AF203D" w:rsidRPr="001B5880" w:rsidRDefault="00AF203D" w:rsidP="00AF203D">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13244261" w14:textId="77777777" w:rsidR="00AF203D" w:rsidRPr="00CC4532" w:rsidRDefault="00AF203D" w:rsidP="00AF203D">
      <w:pPr>
        <w:pStyle w:val="ListParagraph"/>
        <w:numPr>
          <w:ilvl w:val="0"/>
          <w:numId w:val="9"/>
        </w:numPr>
        <w:spacing w:line="360" w:lineRule="auto"/>
      </w:pPr>
      <w:r>
        <w:rPr>
          <w:rFonts w:cstheme="minorBidi"/>
          <w:lang w:val="en-US" w:bidi="hi-IN"/>
        </w:rPr>
        <w:t>Label: This column will have 0 for normal sentence and 1 for sarcastic sentence.</w:t>
      </w:r>
    </w:p>
    <w:p w14:paraId="711350B6" w14:textId="77777777" w:rsidR="00AF203D" w:rsidRDefault="00AF203D" w:rsidP="00AF203D">
      <w:pPr>
        <w:pStyle w:val="ListParagraph"/>
        <w:spacing w:line="360" w:lineRule="auto"/>
        <w:rPr>
          <w:b/>
          <w:bCs/>
          <w:szCs w:val="24"/>
        </w:rPr>
      </w:pPr>
    </w:p>
    <w:p w14:paraId="0D0C4F48" w14:textId="77777777" w:rsidR="00AF203D" w:rsidRPr="00AF453A" w:rsidRDefault="00AF203D" w:rsidP="00AF203D">
      <w:pPr>
        <w:rPr>
          <w:b/>
          <w:bCs/>
          <w:color w:val="0070C0"/>
        </w:rPr>
      </w:pPr>
      <w:r>
        <w:rPr>
          <w:b/>
          <w:bCs/>
          <w:color w:val="0070C0"/>
        </w:rPr>
        <w:lastRenderedPageBreak/>
        <w:t xml:space="preserve">7.3 </w:t>
      </w:r>
      <w:r w:rsidRPr="00AF453A">
        <w:rPr>
          <w:b/>
          <w:bCs/>
          <w:color w:val="0070C0"/>
        </w:rPr>
        <w:t>Handling Small Dataset size</w:t>
      </w:r>
    </w:p>
    <w:p w14:paraId="2C4A25B2" w14:textId="77777777" w:rsidR="00AF203D" w:rsidRPr="003C53BC" w:rsidRDefault="00AF203D" w:rsidP="00AF203D">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3394DB68" w14:textId="77777777" w:rsidR="00AF203D" w:rsidRPr="00AF5A34" w:rsidRDefault="00AF203D" w:rsidP="00AF203D">
      <w:pPr>
        <w:spacing w:line="360" w:lineRule="auto"/>
        <w:rPr>
          <w:szCs w:val="24"/>
        </w:rPr>
      </w:pPr>
    </w:p>
    <w:p w14:paraId="70B1F208" w14:textId="77777777" w:rsidR="00AF203D" w:rsidRPr="00AF453A" w:rsidRDefault="00AF203D" w:rsidP="00AF203D">
      <w:pPr>
        <w:rPr>
          <w:b/>
          <w:bCs/>
          <w:color w:val="0070C0"/>
        </w:rPr>
      </w:pPr>
      <w:r>
        <w:rPr>
          <w:b/>
          <w:bCs/>
          <w:color w:val="0070C0"/>
        </w:rPr>
        <w:t xml:space="preserve">7.4 </w:t>
      </w:r>
      <w:r w:rsidRPr="00AF453A">
        <w:rPr>
          <w:b/>
          <w:bCs/>
          <w:color w:val="0070C0"/>
        </w:rPr>
        <w:t>Building Dataset</w:t>
      </w:r>
    </w:p>
    <w:p w14:paraId="759F0128" w14:textId="77777777" w:rsidR="00AF203D" w:rsidRDefault="00AF203D" w:rsidP="00AF203D">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6FFC5D3B" w14:textId="77777777" w:rsidR="00AF203D" w:rsidRDefault="00AF203D" w:rsidP="00AF203D">
      <w:pPr>
        <w:spacing w:line="360" w:lineRule="auto"/>
      </w:pPr>
    </w:p>
    <w:p w14:paraId="3F918A75" w14:textId="77777777" w:rsidR="00AF203D" w:rsidRPr="00AF453A" w:rsidRDefault="00AF203D" w:rsidP="00AF203D">
      <w:pPr>
        <w:rPr>
          <w:b/>
          <w:bCs/>
          <w:color w:val="0070C0"/>
        </w:rPr>
      </w:pPr>
      <w:r>
        <w:rPr>
          <w:b/>
          <w:bCs/>
          <w:color w:val="0070C0"/>
        </w:rPr>
        <w:t xml:space="preserve">7.5 </w:t>
      </w:r>
      <w:r w:rsidRPr="00AF453A">
        <w:rPr>
          <w:b/>
          <w:bCs/>
          <w:color w:val="0070C0"/>
        </w:rPr>
        <w:t>Cleaning Text</w:t>
      </w:r>
    </w:p>
    <w:p w14:paraId="4D79853E" w14:textId="77777777" w:rsidR="00AF203D" w:rsidRDefault="00AF203D" w:rsidP="00AF203D">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49F97417" w14:textId="77777777" w:rsidR="00AF203D" w:rsidRDefault="00AF203D" w:rsidP="00AF203D">
      <w:pPr>
        <w:spacing w:line="360" w:lineRule="auto"/>
      </w:pPr>
    </w:p>
    <w:p w14:paraId="01E764A9" w14:textId="77777777" w:rsidR="00AF203D" w:rsidRPr="00AF453A" w:rsidRDefault="00AF203D" w:rsidP="00AF203D">
      <w:pPr>
        <w:rPr>
          <w:b/>
          <w:bCs/>
          <w:color w:val="0070C0"/>
        </w:rPr>
      </w:pPr>
      <w:r>
        <w:rPr>
          <w:b/>
          <w:bCs/>
          <w:color w:val="0070C0"/>
        </w:rPr>
        <w:t xml:space="preserve">7.6 </w:t>
      </w:r>
      <w:r w:rsidRPr="00AF453A">
        <w:rPr>
          <w:b/>
          <w:bCs/>
          <w:color w:val="0070C0"/>
        </w:rPr>
        <w:t>Labelling</w:t>
      </w:r>
    </w:p>
    <w:p w14:paraId="250D53C1" w14:textId="77777777" w:rsidR="00AF203D" w:rsidRDefault="00AF203D" w:rsidP="00AF203D">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0B52DAFA" w14:textId="77777777" w:rsidR="00AF203D" w:rsidRDefault="00AF203D" w:rsidP="00AF203D">
      <w:pPr>
        <w:spacing w:line="360" w:lineRule="auto"/>
      </w:pPr>
    </w:p>
    <w:p w14:paraId="04A7545C" w14:textId="77777777" w:rsidR="00AF203D" w:rsidRPr="00AF453A" w:rsidRDefault="00AF203D" w:rsidP="00AF203D">
      <w:pPr>
        <w:rPr>
          <w:b/>
          <w:bCs/>
        </w:rPr>
      </w:pPr>
      <w:r>
        <w:rPr>
          <w:b/>
          <w:bCs/>
          <w:color w:val="0070C0"/>
        </w:rPr>
        <w:t xml:space="preserve">7.7 </w:t>
      </w:r>
      <w:r w:rsidRPr="00AF453A">
        <w:rPr>
          <w:b/>
          <w:bCs/>
          <w:color w:val="0070C0"/>
        </w:rPr>
        <w:t>Transliteration</w:t>
      </w:r>
    </w:p>
    <w:p w14:paraId="225BEEFE" w14:textId="77777777" w:rsidR="00AF203D" w:rsidRDefault="00AF203D" w:rsidP="00AF203D">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3BEC4823" w14:textId="77777777" w:rsidR="00AF203D" w:rsidRDefault="00AF203D" w:rsidP="00AF203D">
      <w:pPr>
        <w:spacing w:line="360" w:lineRule="auto"/>
      </w:pPr>
    </w:p>
    <w:p w14:paraId="72983397" w14:textId="77777777" w:rsidR="00AF203D" w:rsidRPr="00AF453A" w:rsidRDefault="00AF203D" w:rsidP="00AF203D">
      <w:pPr>
        <w:rPr>
          <w:b/>
          <w:bCs/>
          <w:color w:val="0070C0"/>
        </w:rPr>
      </w:pPr>
      <w:r>
        <w:rPr>
          <w:b/>
          <w:bCs/>
          <w:color w:val="0070C0"/>
        </w:rPr>
        <w:t xml:space="preserve">7.8 </w:t>
      </w:r>
      <w:r w:rsidRPr="00AF453A">
        <w:rPr>
          <w:b/>
          <w:bCs/>
          <w:color w:val="0070C0"/>
        </w:rPr>
        <w:t>Context Creation</w:t>
      </w:r>
    </w:p>
    <w:p w14:paraId="54000FA1" w14:textId="77777777" w:rsidR="00AF203D" w:rsidRDefault="00AF203D" w:rsidP="00AF203D">
      <w:pPr>
        <w:spacing w:line="360" w:lineRule="auto"/>
      </w:pPr>
      <w:r>
        <w:lastRenderedPageBreak/>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164835C" w14:textId="77777777" w:rsidR="00AF203D" w:rsidRDefault="00AF203D" w:rsidP="00AF203D">
      <w:pPr>
        <w:spacing w:line="360" w:lineRule="auto"/>
      </w:pPr>
    </w:p>
    <w:p w14:paraId="28101B2B" w14:textId="77777777" w:rsidR="00AF203D" w:rsidRPr="00AF453A" w:rsidRDefault="00AF203D" w:rsidP="00AF203D">
      <w:pPr>
        <w:rPr>
          <w:b/>
          <w:bCs/>
          <w:color w:val="0070C0"/>
        </w:rPr>
      </w:pPr>
      <w:r>
        <w:rPr>
          <w:b/>
          <w:bCs/>
          <w:color w:val="0070C0"/>
        </w:rPr>
        <w:t xml:space="preserve">7.9 </w:t>
      </w:r>
      <w:r w:rsidRPr="00AF453A">
        <w:rPr>
          <w:b/>
          <w:bCs/>
          <w:color w:val="0070C0"/>
        </w:rPr>
        <w:t>Emoticon Handling</w:t>
      </w:r>
    </w:p>
    <w:p w14:paraId="0CEF03AF" w14:textId="77777777" w:rsidR="00AF203D" w:rsidRDefault="00AF203D" w:rsidP="00AF203D">
      <w:pPr>
        <w:spacing w:line="360" w:lineRule="auto"/>
      </w:pPr>
      <w:r>
        <w:t>We will create another feature called "Emotions" using emoticons found in tweet. We will use corresponding English language word for creating this feature. Text taken from blog will not have any emoticons.</w:t>
      </w:r>
    </w:p>
    <w:p w14:paraId="486D19DB" w14:textId="77777777" w:rsidR="00AF203D" w:rsidRDefault="00AF203D" w:rsidP="00AF203D">
      <w:pPr>
        <w:spacing w:line="360" w:lineRule="auto"/>
      </w:pPr>
    </w:p>
    <w:p w14:paraId="1C85B2C3" w14:textId="77777777" w:rsidR="00AF203D" w:rsidRPr="00AF453A" w:rsidRDefault="00AF203D" w:rsidP="00AF203D">
      <w:pPr>
        <w:rPr>
          <w:b/>
          <w:bCs/>
          <w:color w:val="0070C0"/>
        </w:rPr>
      </w:pPr>
      <w:r>
        <w:rPr>
          <w:b/>
          <w:bCs/>
          <w:color w:val="0070C0"/>
        </w:rPr>
        <w:t xml:space="preserve">7.10 </w:t>
      </w:r>
      <w:r w:rsidRPr="00AF453A">
        <w:rPr>
          <w:b/>
          <w:bCs/>
          <w:color w:val="0070C0"/>
        </w:rPr>
        <w:t>Embedding</w:t>
      </w:r>
    </w:p>
    <w:p w14:paraId="5027B243" w14:textId="77777777" w:rsidR="00AF203D" w:rsidRPr="00F07866" w:rsidRDefault="00AF203D" w:rsidP="00AF203D">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DEEA2DD" w14:textId="77777777" w:rsidR="00AF203D" w:rsidRPr="006832CB" w:rsidRDefault="00AF203D" w:rsidP="00AF203D">
      <w:pPr>
        <w:pStyle w:val="ListParagraph"/>
        <w:spacing w:line="360" w:lineRule="auto"/>
        <w:rPr>
          <w:rFonts w:eastAsiaTheme="minorHAnsi"/>
        </w:rPr>
      </w:pPr>
    </w:p>
    <w:p w14:paraId="66EAA8B0" w14:textId="77777777" w:rsidR="00AF203D" w:rsidRPr="006832CB" w:rsidRDefault="00AF203D" w:rsidP="00AF203D">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53564ED0" w14:textId="77777777" w:rsidR="00AF203D" w:rsidRDefault="00AF203D" w:rsidP="00AF203D">
      <w:pPr>
        <w:spacing w:line="360" w:lineRule="auto"/>
        <w:rPr>
          <w:b/>
          <w:bCs/>
        </w:rPr>
      </w:pPr>
    </w:p>
    <w:p w14:paraId="311A6A77" w14:textId="77777777" w:rsidR="00AF203D" w:rsidRDefault="00AF203D" w:rsidP="00AF203D">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5D731618" w14:textId="77777777" w:rsidR="00AF203D" w:rsidRDefault="00AF203D" w:rsidP="00AF203D">
      <w:pPr>
        <w:spacing w:line="360" w:lineRule="auto"/>
      </w:pPr>
    </w:p>
    <w:p w14:paraId="23237FC5" w14:textId="77777777" w:rsidR="00AF203D" w:rsidRPr="00AF453A" w:rsidRDefault="00AF203D" w:rsidP="00AF203D">
      <w:pPr>
        <w:rPr>
          <w:b/>
          <w:bCs/>
          <w:color w:val="0070C0"/>
        </w:rPr>
      </w:pPr>
      <w:r>
        <w:rPr>
          <w:b/>
          <w:bCs/>
          <w:color w:val="0070C0"/>
        </w:rPr>
        <w:t xml:space="preserve">7.11. </w:t>
      </w:r>
      <w:r w:rsidRPr="00AF453A">
        <w:rPr>
          <w:b/>
          <w:bCs/>
          <w:color w:val="0070C0"/>
        </w:rPr>
        <w:t>Feature Engineering</w:t>
      </w:r>
    </w:p>
    <w:p w14:paraId="23E9755F" w14:textId="77777777" w:rsidR="00AF203D" w:rsidRDefault="00AF203D" w:rsidP="00AF203D">
      <w:pPr>
        <w:spacing w:line="360" w:lineRule="auto"/>
      </w:pPr>
      <w:r>
        <w:t xml:space="preserve">We will explore different methods for creating feature. For example: </w:t>
      </w:r>
    </w:p>
    <w:p w14:paraId="4E4877F5" w14:textId="77777777" w:rsidR="00AF203D" w:rsidRDefault="00AF203D" w:rsidP="00AF203D">
      <w:pPr>
        <w:pStyle w:val="ListParagraph"/>
        <w:numPr>
          <w:ilvl w:val="0"/>
          <w:numId w:val="10"/>
        </w:numPr>
        <w:spacing w:line="360" w:lineRule="auto"/>
      </w:pPr>
      <w:r>
        <w:lastRenderedPageBreak/>
        <w:t>Based on number of Adjective or Adverbs</w:t>
      </w:r>
    </w:p>
    <w:p w14:paraId="4D2EBF8E" w14:textId="77777777" w:rsidR="00AF203D" w:rsidRDefault="00AF203D" w:rsidP="00AF203D">
      <w:pPr>
        <w:pStyle w:val="ListParagraph"/>
        <w:numPr>
          <w:ilvl w:val="0"/>
          <w:numId w:val="10"/>
        </w:numPr>
        <w:spacing w:line="360" w:lineRule="auto"/>
      </w:pPr>
      <w:r>
        <w:t xml:space="preserve">Hashtag, </w:t>
      </w:r>
    </w:p>
    <w:p w14:paraId="1577845A" w14:textId="77777777" w:rsidR="00AF203D" w:rsidRDefault="00AF203D" w:rsidP="00AF203D">
      <w:pPr>
        <w:pStyle w:val="ListParagraph"/>
        <w:numPr>
          <w:ilvl w:val="0"/>
          <w:numId w:val="10"/>
        </w:numPr>
        <w:spacing w:line="360" w:lineRule="auto"/>
      </w:pPr>
      <w:r>
        <w:t>Emoticon</w:t>
      </w:r>
    </w:p>
    <w:p w14:paraId="251D3B67" w14:textId="77777777" w:rsidR="00AF203D" w:rsidRDefault="00AF203D" w:rsidP="00AF203D">
      <w:pPr>
        <w:pStyle w:val="ListParagraph"/>
        <w:numPr>
          <w:ilvl w:val="0"/>
          <w:numId w:val="10"/>
        </w:numPr>
        <w:spacing w:line="360" w:lineRule="auto"/>
      </w:pPr>
      <w:r>
        <w:t>Bag of bowls using one word, two words, three words</w:t>
      </w:r>
    </w:p>
    <w:p w14:paraId="6D7C9590" w14:textId="77777777" w:rsidR="00AF203D" w:rsidRDefault="00AF203D" w:rsidP="00AF203D">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5F82A986" w14:textId="77777777" w:rsidR="00AF203D" w:rsidRDefault="00AF203D" w:rsidP="00AF203D">
      <w:pPr>
        <w:pStyle w:val="ListParagraph"/>
        <w:spacing w:line="360" w:lineRule="auto"/>
      </w:pPr>
    </w:p>
    <w:p w14:paraId="32AE6F65" w14:textId="77777777" w:rsidR="00AF203D" w:rsidRPr="00AF453A" w:rsidRDefault="00AF203D" w:rsidP="00AF203D">
      <w:pPr>
        <w:rPr>
          <w:b/>
          <w:bCs/>
          <w:color w:val="0070C0"/>
        </w:rPr>
      </w:pPr>
      <w:r>
        <w:rPr>
          <w:b/>
          <w:bCs/>
          <w:color w:val="0070C0"/>
        </w:rPr>
        <w:t xml:space="preserve">7.12. </w:t>
      </w:r>
      <w:r w:rsidRPr="00AF453A">
        <w:rPr>
          <w:b/>
          <w:bCs/>
          <w:color w:val="0070C0"/>
        </w:rPr>
        <w:t>Algorithm</w:t>
      </w:r>
    </w:p>
    <w:p w14:paraId="68F436E0" w14:textId="77777777" w:rsidR="00AF203D" w:rsidRDefault="00AF203D" w:rsidP="00AF203D">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7BEA309F" w14:textId="77777777" w:rsidR="00AF203D" w:rsidRDefault="00AF203D" w:rsidP="00AF203D">
      <w:pPr>
        <w:pStyle w:val="ListParagraph"/>
        <w:numPr>
          <w:ilvl w:val="0"/>
          <w:numId w:val="11"/>
        </w:numPr>
        <w:spacing w:line="360" w:lineRule="auto"/>
        <w:rPr>
          <w:szCs w:val="24"/>
        </w:rPr>
      </w:pPr>
      <w:r>
        <w:rPr>
          <w:szCs w:val="24"/>
        </w:rPr>
        <w:t>SVM, b. Logistic Regression, c. RNN/GRU/LSTM, d. Naïve Bayesian</w:t>
      </w:r>
    </w:p>
    <w:p w14:paraId="625850A0" w14:textId="77777777" w:rsidR="00AF203D" w:rsidRDefault="00AF203D" w:rsidP="00AF203D">
      <w:pPr>
        <w:pStyle w:val="ListParagraph"/>
        <w:spacing w:line="360" w:lineRule="auto"/>
        <w:ind w:left="720"/>
        <w:rPr>
          <w:szCs w:val="24"/>
        </w:rPr>
      </w:pPr>
    </w:p>
    <w:p w14:paraId="7119F68B" w14:textId="77777777" w:rsidR="00AF203D" w:rsidRPr="00AF453A" w:rsidRDefault="00AF203D" w:rsidP="00AF203D">
      <w:pPr>
        <w:rPr>
          <w:b/>
          <w:bCs/>
          <w:color w:val="0070C0"/>
        </w:rPr>
      </w:pPr>
      <w:r>
        <w:rPr>
          <w:b/>
          <w:bCs/>
          <w:color w:val="0070C0"/>
        </w:rPr>
        <w:t xml:space="preserve">7.13 </w:t>
      </w:r>
      <w:r w:rsidRPr="00AF453A">
        <w:rPr>
          <w:b/>
          <w:bCs/>
          <w:color w:val="0070C0"/>
        </w:rPr>
        <w:t>Prediction</w:t>
      </w:r>
    </w:p>
    <w:p w14:paraId="0C142C55" w14:textId="77777777" w:rsidR="00AF203D" w:rsidRDefault="00AF203D" w:rsidP="00AF203D">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7CF579D7" w14:textId="77777777" w:rsidR="00AF203D" w:rsidRDefault="00AF203D" w:rsidP="00AF203D">
      <w:pPr>
        <w:pStyle w:val="ListParagraph"/>
        <w:spacing w:line="360" w:lineRule="auto"/>
        <w:rPr>
          <w:szCs w:val="26"/>
        </w:rPr>
      </w:pPr>
    </w:p>
    <w:p w14:paraId="70501973" w14:textId="77777777" w:rsidR="00AF203D" w:rsidRPr="00AF453A" w:rsidRDefault="00AF203D" w:rsidP="00AF203D">
      <w:pPr>
        <w:rPr>
          <w:b/>
          <w:bCs/>
          <w:color w:val="0070C0"/>
        </w:rPr>
      </w:pPr>
      <w:r>
        <w:rPr>
          <w:b/>
          <w:bCs/>
          <w:color w:val="0070C0"/>
        </w:rPr>
        <w:t xml:space="preserve">7.14 </w:t>
      </w:r>
      <w:r w:rsidRPr="00AF453A">
        <w:rPr>
          <w:b/>
          <w:bCs/>
          <w:color w:val="0070C0"/>
        </w:rPr>
        <w:t>Result Comparison</w:t>
      </w:r>
    </w:p>
    <w:p w14:paraId="4BED43CB" w14:textId="77777777" w:rsidR="00AF203D" w:rsidRPr="00BD638F" w:rsidRDefault="00AF203D" w:rsidP="00AF203D">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684E95B1" w14:textId="77777777" w:rsidR="00AF203D" w:rsidRDefault="00AF203D" w:rsidP="00AF203D">
      <w:pPr>
        <w:pStyle w:val="ListParagraph"/>
        <w:spacing w:line="360" w:lineRule="auto"/>
        <w:rPr>
          <w:szCs w:val="24"/>
        </w:rPr>
      </w:pPr>
      <w:r w:rsidRPr="00186FA2">
        <w:rPr>
          <w:noProof/>
          <w:szCs w:val="24"/>
        </w:rPr>
        <w:lastRenderedPageBreak/>
        <w:drawing>
          <wp:inline distT="0" distB="0" distL="0" distR="0" wp14:anchorId="3A3F9966" wp14:editId="34ECB74C">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7205" cy="6591348"/>
                    </a:xfrm>
                    <a:prstGeom prst="rect">
                      <a:avLst/>
                    </a:prstGeom>
                  </pic:spPr>
                </pic:pic>
              </a:graphicData>
            </a:graphic>
          </wp:inline>
        </w:drawing>
      </w:r>
    </w:p>
    <w:p w14:paraId="29D18410" w14:textId="77777777" w:rsidR="00AF203D" w:rsidRDefault="00AF203D" w:rsidP="00AF203D">
      <w:pPr>
        <w:pStyle w:val="ListParagraph"/>
        <w:spacing w:line="360" w:lineRule="auto"/>
        <w:rPr>
          <w:szCs w:val="24"/>
        </w:rPr>
      </w:pPr>
    </w:p>
    <w:p w14:paraId="65C42EB4" w14:textId="77777777" w:rsidR="00AF203D" w:rsidRDefault="00AF203D" w:rsidP="00AF203D">
      <w:pPr>
        <w:pStyle w:val="ListParagraph"/>
        <w:spacing w:line="360" w:lineRule="auto"/>
        <w:rPr>
          <w:szCs w:val="24"/>
        </w:rPr>
      </w:pPr>
      <w:r w:rsidRPr="00406D1A">
        <w:rPr>
          <w:szCs w:val="24"/>
        </w:rPr>
        <w:t>Figure 3: Overall Approach</w:t>
      </w:r>
    </w:p>
    <w:p w14:paraId="3240A7E0" w14:textId="77777777" w:rsidR="00AF203D" w:rsidRDefault="00AF203D" w:rsidP="00AF203D">
      <w:pPr>
        <w:pStyle w:val="ListParagraph"/>
        <w:spacing w:line="360" w:lineRule="auto"/>
        <w:rPr>
          <w:szCs w:val="24"/>
        </w:rPr>
      </w:pPr>
    </w:p>
    <w:p w14:paraId="75751935" w14:textId="77777777" w:rsidR="00AF203D" w:rsidRDefault="00AF203D" w:rsidP="00AF203D">
      <w:pPr>
        <w:pStyle w:val="ListParagraph"/>
        <w:spacing w:line="360" w:lineRule="auto"/>
        <w:rPr>
          <w:szCs w:val="24"/>
        </w:rPr>
      </w:pPr>
    </w:p>
    <w:p w14:paraId="2855087B" w14:textId="77777777" w:rsidR="00AF203D" w:rsidRDefault="00AF203D" w:rsidP="00AF203D">
      <w:pPr>
        <w:pStyle w:val="ListParagraph"/>
        <w:spacing w:line="360" w:lineRule="auto"/>
        <w:rPr>
          <w:szCs w:val="24"/>
        </w:rPr>
      </w:pPr>
    </w:p>
    <w:p w14:paraId="613324D5" w14:textId="77777777" w:rsidR="00AF203D" w:rsidRDefault="00AF203D" w:rsidP="00AF203D">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484"/>
      </w:tblGrid>
      <w:tr w:rsidR="00AF203D" w14:paraId="5797FC1A" w14:textId="77777777" w:rsidTr="00E4314A">
        <w:trPr>
          <w:trHeight w:val="3534"/>
        </w:trPr>
        <w:tc>
          <w:tcPr>
            <w:tcW w:w="4530" w:type="dxa"/>
          </w:tcPr>
          <w:p w14:paraId="0218EA88" w14:textId="77777777" w:rsidR="00AF203D" w:rsidRDefault="00AF203D" w:rsidP="00E4314A">
            <w:pPr>
              <w:pStyle w:val="ListParagraph"/>
              <w:spacing w:line="360" w:lineRule="auto"/>
              <w:rPr>
                <w:szCs w:val="24"/>
              </w:rPr>
            </w:pPr>
            <w:r w:rsidRPr="004A65F8">
              <w:rPr>
                <w:noProof/>
                <w:szCs w:val="24"/>
              </w:rPr>
              <w:lastRenderedPageBreak/>
              <w:drawing>
                <wp:inline distT="0" distB="0" distL="0" distR="0" wp14:anchorId="78409EE5" wp14:editId="621CB18C">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8009" cy="1962164"/>
                          </a:xfrm>
                          <a:prstGeom prst="rect">
                            <a:avLst/>
                          </a:prstGeom>
                        </pic:spPr>
                      </pic:pic>
                    </a:graphicData>
                  </a:graphic>
                </wp:inline>
              </w:drawing>
            </w:r>
          </w:p>
          <w:p w14:paraId="10EA0D25" w14:textId="77777777" w:rsidR="00AF203D" w:rsidRDefault="00AF203D" w:rsidP="00E4314A">
            <w:pPr>
              <w:pStyle w:val="ListParagraph"/>
              <w:spacing w:line="360" w:lineRule="auto"/>
              <w:rPr>
                <w:szCs w:val="24"/>
              </w:rPr>
            </w:pPr>
            <w:r w:rsidRPr="00406D1A">
              <w:rPr>
                <w:szCs w:val="24"/>
              </w:rPr>
              <w:t>Figure 4: Steps to Creating Dataset</w:t>
            </w:r>
          </w:p>
        </w:tc>
        <w:tc>
          <w:tcPr>
            <w:tcW w:w="4531" w:type="dxa"/>
          </w:tcPr>
          <w:p w14:paraId="7E06FE96" w14:textId="77777777" w:rsidR="00AF203D" w:rsidRDefault="00AF203D" w:rsidP="00E4314A">
            <w:pPr>
              <w:pStyle w:val="ListParagraph"/>
              <w:spacing w:line="360" w:lineRule="auto"/>
              <w:rPr>
                <w:szCs w:val="24"/>
              </w:rPr>
            </w:pPr>
            <w:r w:rsidRPr="004A65F8">
              <w:rPr>
                <w:noProof/>
                <w:szCs w:val="24"/>
              </w:rPr>
              <w:drawing>
                <wp:inline distT="0" distB="0" distL="0" distR="0" wp14:anchorId="01D43988" wp14:editId="45AFB893">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25179" cy="1898627"/>
                          </a:xfrm>
                          <a:prstGeom prst="rect">
                            <a:avLst/>
                          </a:prstGeom>
                        </pic:spPr>
                      </pic:pic>
                    </a:graphicData>
                  </a:graphic>
                </wp:inline>
              </w:drawing>
            </w:r>
          </w:p>
          <w:p w14:paraId="6D61AF89" w14:textId="77777777" w:rsidR="00AF203D" w:rsidRDefault="00AF203D" w:rsidP="00E4314A">
            <w:pPr>
              <w:pStyle w:val="ListParagraph"/>
              <w:spacing w:line="360" w:lineRule="auto"/>
              <w:rPr>
                <w:szCs w:val="24"/>
              </w:rPr>
            </w:pPr>
            <w:r w:rsidRPr="00406D1A">
              <w:rPr>
                <w:szCs w:val="24"/>
              </w:rPr>
              <w:t>Figure 5: Steps for Labelling Sentences</w:t>
            </w:r>
          </w:p>
        </w:tc>
      </w:tr>
    </w:tbl>
    <w:p w14:paraId="7CAF497C" w14:textId="77777777" w:rsidR="00AF203D" w:rsidRDefault="00AF203D" w:rsidP="00AF203D">
      <w:pPr>
        <w:pStyle w:val="ListParagraph"/>
        <w:spacing w:line="360" w:lineRule="auto"/>
        <w:rPr>
          <w:szCs w:val="24"/>
        </w:rPr>
      </w:pPr>
    </w:p>
    <w:p w14:paraId="6BA3044B" w14:textId="77777777" w:rsidR="00AF203D" w:rsidRDefault="00AF203D" w:rsidP="00AF203D">
      <w:pPr>
        <w:pStyle w:val="ListParagraph"/>
        <w:keepNext/>
        <w:spacing w:line="360" w:lineRule="auto"/>
      </w:pPr>
    </w:p>
    <w:tbl>
      <w:tblPr>
        <w:tblStyle w:val="TableGrid"/>
        <w:tblW w:w="0" w:type="auto"/>
        <w:tblLook w:val="04A0" w:firstRow="1" w:lastRow="0" w:firstColumn="1" w:lastColumn="0" w:noHBand="0" w:noVBand="1"/>
      </w:tblPr>
      <w:tblGrid>
        <w:gridCol w:w="3351"/>
        <w:gridCol w:w="5999"/>
      </w:tblGrid>
      <w:tr w:rsidR="00AF203D" w14:paraId="15A5AD9C" w14:textId="77777777" w:rsidTr="00E4314A">
        <w:tc>
          <w:tcPr>
            <w:tcW w:w="2972" w:type="dxa"/>
          </w:tcPr>
          <w:p w14:paraId="67E8A0F6" w14:textId="77777777" w:rsidR="00AF203D" w:rsidRDefault="00AF203D" w:rsidP="00E4314A">
            <w:pPr>
              <w:pStyle w:val="ListParagraph"/>
              <w:keepNext/>
              <w:spacing w:line="360" w:lineRule="auto"/>
            </w:pPr>
            <w:r w:rsidRPr="004A65F8">
              <w:rPr>
                <w:noProof/>
              </w:rPr>
              <w:drawing>
                <wp:inline distT="0" distB="0" distL="0" distR="0" wp14:anchorId="0148B2A7" wp14:editId="5CFA7394">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0740" cy="4491070"/>
                          </a:xfrm>
                          <a:prstGeom prst="rect">
                            <a:avLst/>
                          </a:prstGeom>
                        </pic:spPr>
                      </pic:pic>
                    </a:graphicData>
                  </a:graphic>
                </wp:inline>
              </w:drawing>
            </w:r>
          </w:p>
          <w:p w14:paraId="6273F6F9" w14:textId="77777777" w:rsidR="00AF203D" w:rsidRDefault="00AF203D" w:rsidP="00E4314A">
            <w:pPr>
              <w:pStyle w:val="ListParagraph"/>
              <w:keepNext/>
              <w:spacing w:line="360" w:lineRule="auto"/>
            </w:pPr>
            <w:r w:rsidRPr="00406D1A">
              <w:t>Figure 6: Steps to Create Clean Sentences</w:t>
            </w:r>
          </w:p>
        </w:tc>
        <w:tc>
          <w:tcPr>
            <w:tcW w:w="6089" w:type="dxa"/>
          </w:tcPr>
          <w:p w14:paraId="15D6A718" w14:textId="77777777" w:rsidR="00AF203D" w:rsidRDefault="00AF203D" w:rsidP="00E4314A">
            <w:pPr>
              <w:pStyle w:val="ListParagraph"/>
              <w:keepNext/>
              <w:spacing w:line="360" w:lineRule="auto"/>
            </w:pPr>
            <w:r w:rsidRPr="004A65F8">
              <w:rPr>
                <w:noProof/>
              </w:rPr>
              <w:drawing>
                <wp:inline distT="0" distB="0" distL="0" distR="0" wp14:anchorId="0F30D67A" wp14:editId="5FA0BFDD">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0049" cy="2919815"/>
                          </a:xfrm>
                          <a:prstGeom prst="rect">
                            <a:avLst/>
                          </a:prstGeom>
                        </pic:spPr>
                      </pic:pic>
                    </a:graphicData>
                  </a:graphic>
                </wp:inline>
              </w:drawing>
            </w:r>
          </w:p>
          <w:p w14:paraId="66D50820" w14:textId="77777777" w:rsidR="00AF203D" w:rsidRDefault="00AF203D" w:rsidP="00E4314A">
            <w:pPr>
              <w:pStyle w:val="ListParagraph"/>
              <w:keepNext/>
              <w:spacing w:line="360" w:lineRule="auto"/>
            </w:pPr>
            <w:r w:rsidRPr="00406D1A">
              <w:t>Figure 7: Steps to Create Hashtags</w:t>
            </w:r>
          </w:p>
        </w:tc>
      </w:tr>
    </w:tbl>
    <w:p w14:paraId="1002086D" w14:textId="77777777" w:rsidR="00AF203D" w:rsidRDefault="00AF203D" w:rsidP="00AF203D">
      <w:pPr>
        <w:pStyle w:val="ListParagraph"/>
        <w:spacing w:line="360" w:lineRule="auto"/>
        <w:rPr>
          <w:szCs w:val="24"/>
        </w:rPr>
      </w:pPr>
    </w:p>
    <w:p w14:paraId="3909ED67"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4CE55DE9" w14:textId="77777777" w:rsidR="00AF203D" w:rsidRPr="004A65F8" w:rsidRDefault="00AF203D" w:rsidP="00AF203D">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16509727" w14:textId="77777777" w:rsidR="00AF203D" w:rsidRDefault="00AF203D" w:rsidP="00AF203D">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2CC36F0A" w14:textId="77777777" w:rsidR="00AF203D" w:rsidRDefault="00AF203D" w:rsidP="00AF203D">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34ED6E4F" wp14:editId="13AD8B31">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972310"/>
                    </a:xfrm>
                    <a:prstGeom prst="rect">
                      <a:avLst/>
                    </a:prstGeom>
                  </pic:spPr>
                </pic:pic>
              </a:graphicData>
            </a:graphic>
          </wp:inline>
        </w:drawing>
      </w:r>
    </w:p>
    <w:p w14:paraId="60878B21" w14:textId="77777777" w:rsidR="00AF203D" w:rsidRDefault="00AF203D" w:rsidP="00AF203D">
      <w:pPr>
        <w:pStyle w:val="ListParagraph"/>
        <w:spacing w:line="360" w:lineRule="auto"/>
        <w:rPr>
          <w:szCs w:val="24"/>
        </w:rPr>
      </w:pPr>
      <w:r w:rsidRPr="00406D1A">
        <w:rPr>
          <w:szCs w:val="24"/>
        </w:rPr>
        <w:t>Figure 8: Model Selection based on Evaluation Metrics</w:t>
      </w:r>
    </w:p>
    <w:p w14:paraId="4AF1492E" w14:textId="77777777" w:rsidR="00AF203D" w:rsidRDefault="00AF203D" w:rsidP="00AF203D">
      <w:pPr>
        <w:pStyle w:val="ListParagraph"/>
        <w:spacing w:line="360" w:lineRule="auto"/>
        <w:rPr>
          <w:szCs w:val="24"/>
        </w:rPr>
      </w:pPr>
    </w:p>
    <w:p w14:paraId="25913B89" w14:textId="77777777" w:rsidR="00AF203D" w:rsidRPr="00E95514" w:rsidRDefault="00AF203D" w:rsidP="00AF203D">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4FA5B7BB" w14:textId="77777777" w:rsidR="00AF203D" w:rsidRDefault="00AF203D" w:rsidP="00D02AF9">
      <w:pPr>
        <w:pStyle w:val="ListParagraph"/>
        <w:numPr>
          <w:ilvl w:val="0"/>
          <w:numId w:val="28"/>
        </w:numPr>
        <w:spacing w:line="360" w:lineRule="auto"/>
        <w:rPr>
          <w:szCs w:val="24"/>
        </w:rPr>
      </w:pPr>
      <w:r>
        <w:rPr>
          <w:szCs w:val="24"/>
        </w:rPr>
        <w:t>Tagged dataset of 2000 sentences</w:t>
      </w:r>
    </w:p>
    <w:p w14:paraId="23866D48" w14:textId="77777777" w:rsidR="00AF203D" w:rsidRDefault="00AF203D" w:rsidP="00D02AF9">
      <w:pPr>
        <w:pStyle w:val="ListParagraph"/>
        <w:numPr>
          <w:ilvl w:val="0"/>
          <w:numId w:val="28"/>
        </w:numPr>
        <w:spacing w:line="360" w:lineRule="auto"/>
        <w:rPr>
          <w:szCs w:val="24"/>
        </w:rPr>
      </w:pPr>
      <w:r>
        <w:rPr>
          <w:szCs w:val="24"/>
        </w:rPr>
        <w:t>A system to detect the sarcasm.</w:t>
      </w:r>
    </w:p>
    <w:p w14:paraId="771B2FA8" w14:textId="77777777" w:rsidR="00AF203D" w:rsidRDefault="00AF203D" w:rsidP="00D02AF9">
      <w:pPr>
        <w:pStyle w:val="ListParagraph"/>
        <w:numPr>
          <w:ilvl w:val="0"/>
          <w:numId w:val="28"/>
        </w:numPr>
        <w:spacing w:line="360" w:lineRule="auto"/>
        <w:rPr>
          <w:szCs w:val="24"/>
        </w:rPr>
      </w:pPr>
      <w:r>
        <w:rPr>
          <w:szCs w:val="24"/>
        </w:rPr>
        <w:lastRenderedPageBreak/>
        <w:t>Best practices for feature creation in Hinglish language NLP work</w:t>
      </w:r>
    </w:p>
    <w:p w14:paraId="69002B54" w14:textId="77777777" w:rsidR="00AF203D" w:rsidRDefault="00AF203D" w:rsidP="00AF203D">
      <w:pPr>
        <w:pStyle w:val="ListParagraph"/>
        <w:spacing w:line="360" w:lineRule="auto"/>
        <w:rPr>
          <w:szCs w:val="24"/>
        </w:rPr>
      </w:pPr>
    </w:p>
    <w:p w14:paraId="468B138D" w14:textId="77777777" w:rsidR="00AF203D" w:rsidRPr="00E95514" w:rsidRDefault="00AF203D" w:rsidP="00AF203D">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6079E07D" w14:textId="77777777" w:rsidR="00AF203D" w:rsidRDefault="00AF203D" w:rsidP="00AF203D">
      <w:r>
        <w:t>Hardware</w:t>
      </w:r>
    </w:p>
    <w:p w14:paraId="3EA5F433" w14:textId="77777777" w:rsidR="00AF203D" w:rsidRDefault="00AF203D" w:rsidP="00D02AF9">
      <w:pPr>
        <w:pStyle w:val="ListParagraph"/>
        <w:numPr>
          <w:ilvl w:val="0"/>
          <w:numId w:val="27"/>
        </w:numPr>
      </w:pPr>
      <w:r>
        <w:t>Laptop (already have)</w:t>
      </w:r>
    </w:p>
    <w:p w14:paraId="7F962BBB" w14:textId="77777777" w:rsidR="00AF203D" w:rsidRDefault="00AF203D" w:rsidP="00AF203D"/>
    <w:p w14:paraId="3F1891A8" w14:textId="77777777" w:rsidR="00AF203D" w:rsidRDefault="00AF203D" w:rsidP="00AF203D">
      <w:r>
        <w:t>Software/Packages</w:t>
      </w:r>
    </w:p>
    <w:p w14:paraId="2C98A316" w14:textId="77777777" w:rsidR="00AF203D" w:rsidRDefault="00AF203D" w:rsidP="00D02AF9">
      <w:pPr>
        <w:pStyle w:val="ListParagraph"/>
        <w:numPr>
          <w:ilvl w:val="0"/>
          <w:numId w:val="26"/>
        </w:numPr>
        <w:spacing w:line="360" w:lineRule="auto"/>
      </w:pPr>
      <w:r>
        <w:t>Multilingual BERT</w:t>
      </w:r>
    </w:p>
    <w:p w14:paraId="76B560A6" w14:textId="77777777" w:rsidR="00AF203D" w:rsidRDefault="00AF203D" w:rsidP="00D02AF9">
      <w:pPr>
        <w:pStyle w:val="ListParagraph"/>
        <w:numPr>
          <w:ilvl w:val="0"/>
          <w:numId w:val="26"/>
        </w:numPr>
        <w:spacing w:line="360" w:lineRule="auto"/>
      </w:pPr>
      <w:r>
        <w:t xml:space="preserve">Google </w:t>
      </w:r>
      <w:proofErr w:type="spellStart"/>
      <w:r>
        <w:t>Colab</w:t>
      </w:r>
      <w:proofErr w:type="spellEnd"/>
      <w:r>
        <w:t xml:space="preserve"> (available)</w:t>
      </w:r>
    </w:p>
    <w:p w14:paraId="2749C275" w14:textId="77777777" w:rsidR="00AF203D" w:rsidRDefault="00AF203D" w:rsidP="00D02AF9">
      <w:pPr>
        <w:pStyle w:val="ListParagraph"/>
        <w:numPr>
          <w:ilvl w:val="0"/>
          <w:numId w:val="26"/>
        </w:numPr>
        <w:spacing w:line="360" w:lineRule="auto"/>
      </w:pPr>
      <w:r>
        <w:t>NLTK (available)</w:t>
      </w:r>
    </w:p>
    <w:p w14:paraId="53B5C99C" w14:textId="77777777" w:rsidR="00AF203D" w:rsidRDefault="00AF203D" w:rsidP="00D02AF9">
      <w:pPr>
        <w:pStyle w:val="ListParagraph"/>
        <w:numPr>
          <w:ilvl w:val="0"/>
          <w:numId w:val="26"/>
        </w:numPr>
        <w:spacing w:line="360" w:lineRule="auto"/>
      </w:pPr>
      <w:r>
        <w:t>scikit-learn.org (available)</w:t>
      </w:r>
    </w:p>
    <w:p w14:paraId="00044DFA" w14:textId="77777777" w:rsidR="00AF203D" w:rsidRDefault="00AF203D" w:rsidP="00D02AF9">
      <w:pPr>
        <w:pStyle w:val="ListParagraph"/>
        <w:numPr>
          <w:ilvl w:val="0"/>
          <w:numId w:val="26"/>
        </w:numPr>
        <w:spacing w:line="360" w:lineRule="auto"/>
      </w:pPr>
      <w:r>
        <w:t>seaborn (available)</w:t>
      </w:r>
    </w:p>
    <w:p w14:paraId="40301D4D" w14:textId="77777777" w:rsidR="00AF203D" w:rsidRDefault="00AF203D" w:rsidP="00D02AF9">
      <w:pPr>
        <w:pStyle w:val="ListParagraph"/>
        <w:numPr>
          <w:ilvl w:val="0"/>
          <w:numId w:val="26"/>
        </w:numPr>
        <w:spacing w:line="360" w:lineRule="auto"/>
      </w:pPr>
      <w:r>
        <w:t>matplotlib (available)</w:t>
      </w:r>
    </w:p>
    <w:p w14:paraId="10E0F6A2" w14:textId="77777777" w:rsidR="00AF203D" w:rsidRDefault="00AF203D" w:rsidP="00D02AF9">
      <w:pPr>
        <w:pStyle w:val="ListParagraph"/>
        <w:numPr>
          <w:ilvl w:val="0"/>
          <w:numId w:val="26"/>
        </w:numPr>
        <w:spacing w:line="360" w:lineRule="auto"/>
      </w:pPr>
      <w:r>
        <w:t>Google Sheet (for creating dataset)</w:t>
      </w:r>
    </w:p>
    <w:p w14:paraId="21625628" w14:textId="77777777" w:rsidR="00AF203D" w:rsidRDefault="00AF203D" w:rsidP="00D02AF9">
      <w:pPr>
        <w:pStyle w:val="ListParagraph"/>
        <w:numPr>
          <w:ilvl w:val="0"/>
          <w:numId w:val="26"/>
        </w:numPr>
        <w:spacing w:line="360" w:lineRule="auto"/>
      </w:pPr>
      <w:r>
        <w:t>Microsoft Word (available)</w:t>
      </w:r>
    </w:p>
    <w:p w14:paraId="549003F0" w14:textId="77777777" w:rsidR="00AF203D" w:rsidRDefault="00AF203D" w:rsidP="00D02AF9">
      <w:pPr>
        <w:pStyle w:val="ListParagraph"/>
        <w:numPr>
          <w:ilvl w:val="0"/>
          <w:numId w:val="26"/>
        </w:numPr>
        <w:spacing w:line="360" w:lineRule="auto"/>
      </w:pPr>
      <w:r>
        <w:t>Mendeley (available)</w:t>
      </w:r>
    </w:p>
    <w:p w14:paraId="33F3EC00" w14:textId="77777777" w:rsidR="00AF203D" w:rsidRDefault="00AF203D" w:rsidP="00D02AF9">
      <w:pPr>
        <w:pStyle w:val="ListParagraph"/>
        <w:numPr>
          <w:ilvl w:val="0"/>
          <w:numId w:val="26"/>
        </w:numPr>
        <w:spacing w:line="360" w:lineRule="auto"/>
      </w:pPr>
      <w:r>
        <w:t xml:space="preserve">Hindi </w:t>
      </w:r>
      <w:proofErr w:type="spellStart"/>
      <w:r>
        <w:t>SentiWordnet</w:t>
      </w:r>
      <w:proofErr w:type="spellEnd"/>
    </w:p>
    <w:p w14:paraId="2FB17F5D" w14:textId="77777777" w:rsidR="00AF203D" w:rsidRDefault="00AF203D" w:rsidP="00D02AF9">
      <w:pPr>
        <w:pStyle w:val="ListParagraph"/>
        <w:numPr>
          <w:ilvl w:val="0"/>
          <w:numId w:val="26"/>
        </w:numPr>
        <w:spacing w:line="360" w:lineRule="auto"/>
      </w:pPr>
      <w:r>
        <w:t>Indic Translation</w:t>
      </w:r>
    </w:p>
    <w:p w14:paraId="476FD193" w14:textId="77777777" w:rsidR="00AF203D" w:rsidRPr="00577D24" w:rsidRDefault="00AF203D" w:rsidP="00AF203D">
      <w:pPr>
        <w:spacing w:line="360" w:lineRule="auto"/>
      </w:pPr>
    </w:p>
    <w:p w14:paraId="27C7D67C" w14:textId="77777777" w:rsidR="00AF203D" w:rsidRPr="00DE1FD7" w:rsidRDefault="00AF203D" w:rsidP="00AF203D">
      <w:pPr>
        <w:rPr>
          <w:b/>
          <w:bCs/>
          <w:color w:val="0070C0"/>
          <w:sz w:val="28"/>
          <w:szCs w:val="22"/>
        </w:rPr>
      </w:pPr>
      <w:r>
        <w:rPr>
          <w:b/>
          <w:bCs/>
          <w:color w:val="0070C0"/>
          <w:sz w:val="28"/>
          <w:szCs w:val="22"/>
        </w:rPr>
        <w:t xml:space="preserve">10. </w:t>
      </w:r>
      <w:r w:rsidRPr="00DE1FD7">
        <w:rPr>
          <w:b/>
          <w:bCs/>
          <w:color w:val="0070C0"/>
          <w:sz w:val="28"/>
          <w:szCs w:val="22"/>
        </w:rPr>
        <w:t>Research Plan</w:t>
      </w:r>
    </w:p>
    <w:p w14:paraId="387C23F8" w14:textId="77777777" w:rsidR="00AF203D" w:rsidRPr="00FD0ED5" w:rsidRDefault="00AF203D" w:rsidP="00AF203D">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AF203D" w14:paraId="0E4B2BE8" w14:textId="77777777" w:rsidTr="00E431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D7CC188" w14:textId="77777777" w:rsidR="00AF203D" w:rsidRDefault="00AF203D" w:rsidP="00E4314A">
            <w:r>
              <w:t>Risk #</w:t>
            </w:r>
          </w:p>
        </w:tc>
        <w:tc>
          <w:tcPr>
            <w:tcW w:w="8357" w:type="dxa"/>
          </w:tcPr>
          <w:p w14:paraId="0619291F" w14:textId="77777777" w:rsidR="00AF203D" w:rsidRDefault="00AF203D" w:rsidP="00E4314A">
            <w:pPr>
              <w:cnfStyle w:val="100000000000" w:firstRow="1" w:lastRow="0" w:firstColumn="0" w:lastColumn="0" w:oddVBand="0" w:evenVBand="0" w:oddHBand="0" w:evenHBand="0" w:firstRowFirstColumn="0" w:firstRowLastColumn="0" w:lastRowFirstColumn="0" w:lastRowLastColumn="0"/>
            </w:pPr>
            <w:r>
              <w:t>Risk Name &amp; Response Plan</w:t>
            </w:r>
          </w:p>
        </w:tc>
      </w:tr>
      <w:tr w:rsidR="00AF203D" w14:paraId="3633670D" w14:textId="77777777" w:rsidTr="00E43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74E02C1C" w14:textId="77777777" w:rsidR="00AF203D" w:rsidRDefault="00AF203D" w:rsidP="00E4314A">
            <w:r>
              <w:t>1</w:t>
            </w:r>
          </w:p>
        </w:tc>
        <w:tc>
          <w:tcPr>
            <w:tcW w:w="8357" w:type="dxa"/>
          </w:tcPr>
          <w:p w14:paraId="57091D4A" w14:textId="77777777" w:rsidR="00AF203D" w:rsidRDefault="00AF203D" w:rsidP="00E4314A">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13B5881C" w14:textId="77777777" w:rsidR="00AF203D" w:rsidRDefault="00AF203D" w:rsidP="00E4314A">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AF203D" w14:paraId="6331AF62" w14:textId="77777777" w:rsidTr="00E4314A">
        <w:tc>
          <w:tcPr>
            <w:cnfStyle w:val="001000000000" w:firstRow="0" w:lastRow="0" w:firstColumn="1" w:lastColumn="0" w:oddVBand="0" w:evenVBand="0" w:oddHBand="0" w:evenHBand="0" w:firstRowFirstColumn="0" w:firstRowLastColumn="0" w:lastRowFirstColumn="0" w:lastRowLastColumn="0"/>
            <w:tcW w:w="704" w:type="dxa"/>
          </w:tcPr>
          <w:p w14:paraId="6D051F22" w14:textId="77777777" w:rsidR="00AF203D" w:rsidRDefault="00AF203D" w:rsidP="00E4314A">
            <w:r>
              <w:t>2</w:t>
            </w:r>
          </w:p>
        </w:tc>
        <w:tc>
          <w:tcPr>
            <w:tcW w:w="8357" w:type="dxa"/>
          </w:tcPr>
          <w:p w14:paraId="78884B24" w14:textId="77777777" w:rsidR="00AF203D" w:rsidRPr="00D36FE0" w:rsidRDefault="00AF203D" w:rsidP="00E4314A">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1FB7A495" w14:textId="77777777" w:rsidR="00AF203D" w:rsidRPr="000D5CD4" w:rsidRDefault="00AF203D" w:rsidP="00E4314A">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AF203D" w14:paraId="302DCEA8" w14:textId="77777777" w:rsidTr="00E431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42238D8" w14:textId="77777777" w:rsidR="00AF203D" w:rsidRDefault="00AF203D" w:rsidP="00E4314A">
            <w:r>
              <w:t>3</w:t>
            </w:r>
          </w:p>
        </w:tc>
        <w:tc>
          <w:tcPr>
            <w:tcW w:w="8357" w:type="dxa"/>
          </w:tcPr>
          <w:p w14:paraId="2FEB5BB6" w14:textId="77777777" w:rsidR="00AF203D" w:rsidRDefault="00AF203D" w:rsidP="00E4314A">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732A1328" w14:textId="77777777" w:rsidR="00AF203D" w:rsidRDefault="00AF203D" w:rsidP="00E4314A">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F203D" w14:paraId="2C84B3D0" w14:textId="77777777" w:rsidTr="00E4314A">
        <w:tc>
          <w:tcPr>
            <w:cnfStyle w:val="001000000000" w:firstRow="0" w:lastRow="0" w:firstColumn="1" w:lastColumn="0" w:oddVBand="0" w:evenVBand="0" w:oddHBand="0" w:evenHBand="0" w:firstRowFirstColumn="0" w:firstRowLastColumn="0" w:lastRowFirstColumn="0" w:lastRowLastColumn="0"/>
            <w:tcW w:w="704" w:type="dxa"/>
          </w:tcPr>
          <w:p w14:paraId="685DD6E0" w14:textId="77777777" w:rsidR="00AF203D" w:rsidRDefault="00AF203D" w:rsidP="00E4314A">
            <w:r>
              <w:t>4</w:t>
            </w:r>
          </w:p>
        </w:tc>
        <w:tc>
          <w:tcPr>
            <w:tcW w:w="8357" w:type="dxa"/>
          </w:tcPr>
          <w:p w14:paraId="73093307" w14:textId="77777777" w:rsidR="00AF203D" w:rsidRDefault="00AF203D" w:rsidP="00E4314A">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42F783B6" w14:textId="77777777" w:rsidR="00AF203D" w:rsidRDefault="00AF203D" w:rsidP="00E4314A">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79F2EC1B" w14:textId="77777777" w:rsidR="00AF203D" w:rsidRPr="000D5CD4" w:rsidRDefault="00AF203D" w:rsidP="00AF203D"/>
    <w:p w14:paraId="7758B4D4" w14:textId="77777777" w:rsidR="00AF203D" w:rsidRPr="00FD0ED5" w:rsidRDefault="00AF203D" w:rsidP="00AF203D">
      <w:pPr>
        <w:rPr>
          <w:b/>
          <w:bCs/>
        </w:rPr>
      </w:pPr>
      <w:r>
        <w:rPr>
          <w:b/>
          <w:bCs/>
          <w:color w:val="0070C0"/>
        </w:rPr>
        <w:t xml:space="preserve">10.2 </w:t>
      </w:r>
      <w:r w:rsidRPr="00FD0ED5">
        <w:rPr>
          <w:b/>
          <w:bCs/>
          <w:color w:val="0070C0"/>
        </w:rPr>
        <w:t>Project Schedule</w:t>
      </w:r>
    </w:p>
    <w:p w14:paraId="211E0DF2" w14:textId="77777777" w:rsidR="00AF203D" w:rsidRDefault="00AF203D" w:rsidP="00AF203D">
      <w:pPr>
        <w:pStyle w:val="Caption"/>
      </w:pPr>
      <w:r w:rsidRPr="003C53BC">
        <w:rPr>
          <w:noProof/>
        </w:rPr>
        <w:drawing>
          <wp:inline distT="0" distB="0" distL="0" distR="0" wp14:anchorId="03C19D03" wp14:editId="35B13722">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1936115"/>
                    </a:xfrm>
                    <a:prstGeom prst="rect">
                      <a:avLst/>
                    </a:prstGeom>
                  </pic:spPr>
                </pic:pic>
              </a:graphicData>
            </a:graphic>
          </wp:inline>
        </w:drawing>
      </w:r>
    </w:p>
    <w:p w14:paraId="48EF0A78" w14:textId="4D50A5BA" w:rsidR="00C94D0E" w:rsidRDefault="00AF203D" w:rsidP="00AF203D">
      <w:r w:rsidRPr="00406D1A">
        <w:rPr>
          <w:rFonts w:eastAsiaTheme="majorEastAsia" w:cstheme="majorBidi"/>
          <w:b/>
          <w:szCs w:val="32"/>
          <w:lang w:val="en-US"/>
        </w:rPr>
        <w:t>Figure 9: Project S</w:t>
      </w:r>
      <w:r>
        <w:rPr>
          <w:rFonts w:eastAsiaTheme="majorEastAsia" w:cstheme="majorBidi"/>
          <w:b/>
          <w:szCs w:val="32"/>
          <w:lang w:val="en-US"/>
        </w:rPr>
        <w:t>chedule</w:t>
      </w:r>
    </w:p>
    <w:sectPr w:rsidR="00C94D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8D0CFC" w14:textId="77777777" w:rsidR="00D02AF9" w:rsidRDefault="00D02AF9" w:rsidP="00AF203D">
      <w:pPr>
        <w:spacing w:line="240" w:lineRule="auto"/>
      </w:pPr>
      <w:r>
        <w:separator/>
      </w:r>
    </w:p>
  </w:endnote>
  <w:endnote w:type="continuationSeparator" w:id="0">
    <w:p w14:paraId="47DAC581" w14:textId="77777777" w:rsidR="00D02AF9" w:rsidRDefault="00D02AF9" w:rsidP="00AF20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2A2BB3" w14:textId="77777777" w:rsidR="00D02AF9" w:rsidRDefault="00D02AF9" w:rsidP="00AF203D">
      <w:pPr>
        <w:spacing w:line="240" w:lineRule="auto"/>
      </w:pPr>
      <w:r>
        <w:separator/>
      </w:r>
    </w:p>
  </w:footnote>
  <w:footnote w:type="continuationSeparator" w:id="0">
    <w:p w14:paraId="4E8A65E0" w14:textId="77777777" w:rsidR="00D02AF9" w:rsidRDefault="00D02AF9" w:rsidP="00AF203D">
      <w:pPr>
        <w:spacing w:line="240" w:lineRule="auto"/>
      </w:pPr>
      <w:r>
        <w:continuationSeparator/>
      </w:r>
    </w:p>
  </w:footnote>
  <w:footnote w:id="1">
    <w:p w14:paraId="6A9CF249" w14:textId="77777777" w:rsidR="00AF203D" w:rsidRPr="00492991" w:rsidRDefault="00AF203D" w:rsidP="00AF203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2207B9AE" w14:textId="77777777" w:rsidR="00AF203D" w:rsidRPr="00492991" w:rsidRDefault="00AF203D" w:rsidP="00AF203D">
      <w:pPr>
        <w:rPr>
          <w:sz w:val="20"/>
          <w:lang w:val="en-US"/>
        </w:rPr>
      </w:pPr>
    </w:p>
  </w:footnote>
  <w:footnote w:id="2">
    <w:p w14:paraId="1D6B15EA" w14:textId="77777777" w:rsidR="00AF203D" w:rsidRPr="00492991" w:rsidRDefault="00AF203D" w:rsidP="00AF203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30347359" w14:textId="77777777" w:rsidR="00AF203D" w:rsidRPr="00492991" w:rsidRDefault="00AF203D" w:rsidP="00AF203D">
      <w:pPr>
        <w:rPr>
          <w:sz w:val="20"/>
          <w:lang w:val="en-US"/>
        </w:rPr>
      </w:pPr>
    </w:p>
  </w:footnote>
  <w:footnote w:id="3">
    <w:p w14:paraId="6739DFCB" w14:textId="77777777" w:rsidR="00AF203D" w:rsidRPr="00C1409D" w:rsidRDefault="00AF203D" w:rsidP="00AF20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324B4D02" w14:textId="77777777" w:rsidR="00AF203D" w:rsidRDefault="00AF203D" w:rsidP="00AF203D">
      <w:pPr>
        <w:pStyle w:val="FootnoteText"/>
      </w:pPr>
    </w:p>
    <w:p w14:paraId="0DD60C8A" w14:textId="77777777" w:rsidR="00AF203D" w:rsidRPr="00922C0B" w:rsidRDefault="00AF203D" w:rsidP="00AF203D">
      <w:pPr>
        <w:pStyle w:val="FootnoteText"/>
        <w:rPr>
          <w:lang w:val="en-US"/>
        </w:rPr>
      </w:pPr>
    </w:p>
  </w:footnote>
  <w:footnote w:id="4">
    <w:p w14:paraId="67ABB032" w14:textId="77777777" w:rsidR="00AF203D" w:rsidRPr="00C1409D" w:rsidRDefault="00AF203D" w:rsidP="00AF203D">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4093527E" w14:textId="77777777" w:rsidR="00AF203D" w:rsidRPr="009F092E" w:rsidRDefault="00AF203D" w:rsidP="00AF203D">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6ED08DED" w14:textId="77777777" w:rsidR="00AF203D" w:rsidRPr="005E5355" w:rsidRDefault="00AF203D" w:rsidP="00AF203D">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51E1BB5A" w14:textId="77777777" w:rsidR="00AF203D" w:rsidRPr="009F5C33" w:rsidRDefault="00AF203D" w:rsidP="00AF203D">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5BDD4815" w14:textId="77777777" w:rsidR="00AF203D" w:rsidRPr="00987364" w:rsidRDefault="00AF203D" w:rsidP="00AF203D">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5323260B" w14:textId="77777777" w:rsidR="00AF203D" w:rsidRPr="00666B7A" w:rsidRDefault="00AF203D" w:rsidP="00AF203D">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06775ABA" w14:textId="77777777" w:rsidR="00AF203D" w:rsidRPr="00666B7A" w:rsidRDefault="00AF203D" w:rsidP="00AF203D">
      <w:pPr>
        <w:pStyle w:val="FootnoteText"/>
        <w:rPr>
          <w:lang w:val="en-US"/>
        </w:rPr>
      </w:pPr>
    </w:p>
  </w:footnote>
  <w:footnote w:id="10">
    <w:p w14:paraId="2BE0462C" w14:textId="77777777" w:rsidR="00AF203D" w:rsidRPr="00666B7A" w:rsidRDefault="00AF203D" w:rsidP="00AF203D">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55F0CD17" w14:textId="77777777" w:rsidR="00AF203D" w:rsidRPr="00666B7A" w:rsidRDefault="00AF203D" w:rsidP="00AF203D">
      <w:pPr>
        <w:pStyle w:val="FootnoteText"/>
        <w:rPr>
          <w:lang w:val="en-US"/>
        </w:rPr>
      </w:pPr>
    </w:p>
  </w:footnote>
  <w:footnote w:id="11">
    <w:p w14:paraId="11F8D3A9" w14:textId="77777777" w:rsidR="00AF203D" w:rsidRPr="009D07CE" w:rsidRDefault="00AF203D" w:rsidP="00AF203D">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11DCA7E1" w14:textId="77777777" w:rsidR="00AF203D" w:rsidRPr="005F168F" w:rsidRDefault="00AF203D" w:rsidP="00AF203D">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59212007" w14:textId="77777777" w:rsidR="00AF203D" w:rsidRPr="00CC4532" w:rsidRDefault="00AF203D" w:rsidP="00AF203D">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D6EA2"/>
    <w:multiLevelType w:val="hybridMultilevel"/>
    <w:tmpl w:val="1DD246AC"/>
    <w:lvl w:ilvl="0" w:tplc="0409000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318F6"/>
    <w:multiLevelType w:val="hybridMultilevel"/>
    <w:tmpl w:val="9F82BCC2"/>
    <w:lvl w:ilvl="0" w:tplc="04090017">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2425E2"/>
    <w:multiLevelType w:val="hybridMultilevel"/>
    <w:tmpl w:val="0A687D26"/>
    <w:lvl w:ilvl="0" w:tplc="04090001">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2D4594"/>
    <w:multiLevelType w:val="hybridMultilevel"/>
    <w:tmpl w:val="1456A81C"/>
    <w:lvl w:ilvl="0" w:tplc="04090017">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356900"/>
    <w:multiLevelType w:val="hybridMultilevel"/>
    <w:tmpl w:val="68DA01E2"/>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32085D"/>
    <w:multiLevelType w:val="hybridMultilevel"/>
    <w:tmpl w:val="30BC1EC2"/>
    <w:lvl w:ilvl="0" w:tplc="D2A0EE78">
      <w:start w:val="1"/>
      <w:numFmt w:val="lowerLetter"/>
      <w:lvlText w:val="%1)"/>
      <w:lvlJc w:val="left"/>
      <w:pPr>
        <w:ind w:left="720" w:hanging="360"/>
      </w:pPr>
      <w:rPr>
        <w:rFonts w:hint="default"/>
      </w:rPr>
    </w:lvl>
    <w:lvl w:ilvl="1" w:tplc="12466DF0" w:tentative="1">
      <w:start w:val="1"/>
      <w:numFmt w:val="bullet"/>
      <w:lvlText w:val="o"/>
      <w:lvlJc w:val="left"/>
      <w:pPr>
        <w:ind w:left="1440" w:hanging="360"/>
      </w:pPr>
      <w:rPr>
        <w:rFonts w:ascii="Courier New" w:hAnsi="Courier New" w:cs="Courier New" w:hint="default"/>
      </w:rPr>
    </w:lvl>
    <w:lvl w:ilvl="2" w:tplc="F5F42972" w:tentative="1">
      <w:start w:val="1"/>
      <w:numFmt w:val="bullet"/>
      <w:lvlText w:val=""/>
      <w:lvlJc w:val="left"/>
      <w:pPr>
        <w:ind w:left="2160" w:hanging="360"/>
      </w:pPr>
      <w:rPr>
        <w:rFonts w:ascii="Wingdings" w:hAnsi="Wingdings" w:hint="default"/>
      </w:rPr>
    </w:lvl>
    <w:lvl w:ilvl="3" w:tplc="697ADF96" w:tentative="1">
      <w:start w:val="1"/>
      <w:numFmt w:val="bullet"/>
      <w:lvlText w:val=""/>
      <w:lvlJc w:val="left"/>
      <w:pPr>
        <w:ind w:left="2880" w:hanging="360"/>
      </w:pPr>
      <w:rPr>
        <w:rFonts w:ascii="Symbol" w:hAnsi="Symbol" w:hint="default"/>
      </w:rPr>
    </w:lvl>
    <w:lvl w:ilvl="4" w:tplc="159A0936" w:tentative="1">
      <w:start w:val="1"/>
      <w:numFmt w:val="bullet"/>
      <w:lvlText w:val="o"/>
      <w:lvlJc w:val="left"/>
      <w:pPr>
        <w:ind w:left="3600" w:hanging="360"/>
      </w:pPr>
      <w:rPr>
        <w:rFonts w:ascii="Courier New" w:hAnsi="Courier New" w:cs="Courier New" w:hint="default"/>
      </w:rPr>
    </w:lvl>
    <w:lvl w:ilvl="5" w:tplc="AB848F22" w:tentative="1">
      <w:start w:val="1"/>
      <w:numFmt w:val="bullet"/>
      <w:lvlText w:val=""/>
      <w:lvlJc w:val="left"/>
      <w:pPr>
        <w:ind w:left="4320" w:hanging="360"/>
      </w:pPr>
      <w:rPr>
        <w:rFonts w:ascii="Wingdings" w:hAnsi="Wingdings" w:hint="default"/>
      </w:rPr>
    </w:lvl>
    <w:lvl w:ilvl="6" w:tplc="839C987A" w:tentative="1">
      <w:start w:val="1"/>
      <w:numFmt w:val="bullet"/>
      <w:lvlText w:val=""/>
      <w:lvlJc w:val="left"/>
      <w:pPr>
        <w:ind w:left="5040" w:hanging="360"/>
      </w:pPr>
      <w:rPr>
        <w:rFonts w:ascii="Symbol" w:hAnsi="Symbol" w:hint="default"/>
      </w:rPr>
    </w:lvl>
    <w:lvl w:ilvl="7" w:tplc="1EB0ABDA" w:tentative="1">
      <w:start w:val="1"/>
      <w:numFmt w:val="bullet"/>
      <w:lvlText w:val="o"/>
      <w:lvlJc w:val="left"/>
      <w:pPr>
        <w:ind w:left="5760" w:hanging="360"/>
      </w:pPr>
      <w:rPr>
        <w:rFonts w:ascii="Courier New" w:hAnsi="Courier New" w:cs="Courier New" w:hint="default"/>
      </w:rPr>
    </w:lvl>
    <w:lvl w:ilvl="8" w:tplc="4F387380" w:tentative="1">
      <w:start w:val="1"/>
      <w:numFmt w:val="bullet"/>
      <w:lvlText w:val=""/>
      <w:lvlJc w:val="left"/>
      <w:pPr>
        <w:ind w:left="6480" w:hanging="360"/>
      </w:pPr>
      <w:rPr>
        <w:rFonts w:ascii="Wingdings" w:hAnsi="Wingdings" w:hint="default"/>
      </w:rPr>
    </w:lvl>
  </w:abstractNum>
  <w:abstractNum w:abstractNumId="11" w15:restartNumberingAfterBreak="0">
    <w:nsid w:val="2B2323CB"/>
    <w:multiLevelType w:val="hybridMultilevel"/>
    <w:tmpl w:val="D8086CA0"/>
    <w:lvl w:ilvl="0" w:tplc="04090017">
      <w:start w:val="1"/>
      <w:numFmt w:val="upp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3360193B"/>
    <w:multiLevelType w:val="multilevel"/>
    <w:tmpl w:val="0409001F"/>
    <w:styleLink w:val="Style11"/>
    <w:lvl w:ilvl="0">
      <w:start w:val="3"/>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FD210C1"/>
    <w:multiLevelType w:val="hybridMultilevel"/>
    <w:tmpl w:val="CEFAC65E"/>
    <w:lvl w:ilvl="0" w:tplc="E8E8A6D8">
      <w:start w:val="1"/>
      <w:numFmt w:val="bullet"/>
      <w:lvlText w:val=""/>
      <w:lvlJc w:val="left"/>
      <w:pPr>
        <w:ind w:left="1069" w:hanging="360"/>
      </w:pPr>
      <w:rPr>
        <w:rFonts w:ascii="Symbol" w:hAnsi="Symbol" w:hint="default"/>
      </w:rPr>
    </w:lvl>
    <w:lvl w:ilvl="1" w:tplc="536E0912" w:tentative="1">
      <w:start w:val="1"/>
      <w:numFmt w:val="bullet"/>
      <w:lvlText w:val="o"/>
      <w:lvlJc w:val="left"/>
      <w:pPr>
        <w:ind w:left="1789" w:hanging="360"/>
      </w:pPr>
      <w:rPr>
        <w:rFonts w:ascii="Courier New" w:hAnsi="Courier New" w:cs="Courier New" w:hint="default"/>
      </w:rPr>
    </w:lvl>
    <w:lvl w:ilvl="2" w:tplc="6B5C0D2E" w:tentative="1">
      <w:start w:val="1"/>
      <w:numFmt w:val="bullet"/>
      <w:lvlText w:val=""/>
      <w:lvlJc w:val="left"/>
      <w:pPr>
        <w:ind w:left="2509" w:hanging="360"/>
      </w:pPr>
      <w:rPr>
        <w:rFonts w:ascii="Wingdings" w:hAnsi="Wingdings" w:hint="default"/>
      </w:rPr>
    </w:lvl>
    <w:lvl w:ilvl="3" w:tplc="1CB6DE36" w:tentative="1">
      <w:start w:val="1"/>
      <w:numFmt w:val="bullet"/>
      <w:lvlText w:val=""/>
      <w:lvlJc w:val="left"/>
      <w:pPr>
        <w:ind w:left="3229" w:hanging="360"/>
      </w:pPr>
      <w:rPr>
        <w:rFonts w:ascii="Symbol" w:hAnsi="Symbol" w:hint="default"/>
      </w:rPr>
    </w:lvl>
    <w:lvl w:ilvl="4" w:tplc="7138D27A" w:tentative="1">
      <w:start w:val="1"/>
      <w:numFmt w:val="bullet"/>
      <w:lvlText w:val="o"/>
      <w:lvlJc w:val="left"/>
      <w:pPr>
        <w:ind w:left="3949" w:hanging="360"/>
      </w:pPr>
      <w:rPr>
        <w:rFonts w:ascii="Courier New" w:hAnsi="Courier New" w:cs="Courier New" w:hint="default"/>
      </w:rPr>
    </w:lvl>
    <w:lvl w:ilvl="5" w:tplc="3BFA6730" w:tentative="1">
      <w:start w:val="1"/>
      <w:numFmt w:val="bullet"/>
      <w:lvlText w:val=""/>
      <w:lvlJc w:val="left"/>
      <w:pPr>
        <w:ind w:left="4669" w:hanging="360"/>
      </w:pPr>
      <w:rPr>
        <w:rFonts w:ascii="Wingdings" w:hAnsi="Wingdings" w:hint="default"/>
      </w:rPr>
    </w:lvl>
    <w:lvl w:ilvl="6" w:tplc="26C4AE6C" w:tentative="1">
      <w:start w:val="1"/>
      <w:numFmt w:val="bullet"/>
      <w:lvlText w:val=""/>
      <w:lvlJc w:val="left"/>
      <w:pPr>
        <w:ind w:left="5389" w:hanging="360"/>
      </w:pPr>
      <w:rPr>
        <w:rFonts w:ascii="Symbol" w:hAnsi="Symbol" w:hint="default"/>
      </w:rPr>
    </w:lvl>
    <w:lvl w:ilvl="7" w:tplc="EF24E3C0" w:tentative="1">
      <w:start w:val="1"/>
      <w:numFmt w:val="bullet"/>
      <w:lvlText w:val="o"/>
      <w:lvlJc w:val="left"/>
      <w:pPr>
        <w:ind w:left="6109" w:hanging="360"/>
      </w:pPr>
      <w:rPr>
        <w:rFonts w:ascii="Courier New" w:hAnsi="Courier New" w:cs="Courier New" w:hint="default"/>
      </w:rPr>
    </w:lvl>
    <w:lvl w:ilvl="8" w:tplc="C6901680" w:tentative="1">
      <w:start w:val="1"/>
      <w:numFmt w:val="bullet"/>
      <w:lvlText w:val=""/>
      <w:lvlJc w:val="left"/>
      <w:pPr>
        <w:ind w:left="6829" w:hanging="360"/>
      </w:pPr>
      <w:rPr>
        <w:rFonts w:ascii="Wingdings" w:hAnsi="Wingdings" w:hint="default"/>
      </w:rPr>
    </w:lvl>
  </w:abstractNum>
  <w:abstractNum w:abstractNumId="16" w15:restartNumberingAfterBreak="0">
    <w:nsid w:val="42E05752"/>
    <w:multiLevelType w:val="hybridMultilevel"/>
    <w:tmpl w:val="74D48C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6764FC1"/>
    <w:multiLevelType w:val="hybridMultilevel"/>
    <w:tmpl w:val="C4D0EE2C"/>
    <w:lvl w:ilvl="0" w:tplc="04090001">
      <w:start w:val="1"/>
      <w:numFmt w:val="lowerLetter"/>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9" w15:restartNumberingAfterBreak="0">
    <w:nsid w:val="48617F1F"/>
    <w:multiLevelType w:val="hybridMultilevel"/>
    <w:tmpl w:val="C5F876F6"/>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0"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60241A1"/>
    <w:multiLevelType w:val="hybridMultilevel"/>
    <w:tmpl w:val="738AE0F8"/>
    <w:lvl w:ilvl="0" w:tplc="04090015">
      <w:start w:val="1"/>
      <w:numFmt w:val="upperLetter"/>
      <w:lvlText w:val="%1."/>
      <w:lvlJc w:val="left"/>
      <w:pPr>
        <w:ind w:left="720" w:hanging="360"/>
      </w:pPr>
      <w:rPr>
        <w:rFonts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22" w15:restartNumberingAfterBreak="0">
    <w:nsid w:val="5B4771B9"/>
    <w:multiLevelType w:val="multilevel"/>
    <w:tmpl w:val="0409001F"/>
    <w:styleLink w:val="Style1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D83187"/>
    <w:multiLevelType w:val="hybridMultilevel"/>
    <w:tmpl w:val="23920784"/>
    <w:lvl w:ilvl="0" w:tplc="04090001">
      <w:start w:val="1"/>
      <w:numFmt w:val="lowerLetter"/>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6"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50F12E2"/>
    <w:multiLevelType w:val="hybridMultilevel"/>
    <w:tmpl w:val="D61804E0"/>
    <w:lvl w:ilvl="0" w:tplc="270EC628">
      <w:start w:val="1"/>
      <w:numFmt w:val="decimal"/>
      <w:lvlText w:val="%1."/>
      <w:lvlJc w:val="left"/>
      <w:pPr>
        <w:ind w:left="720" w:hanging="360"/>
      </w:pPr>
    </w:lvl>
    <w:lvl w:ilvl="1" w:tplc="780CF96C" w:tentative="1">
      <w:start w:val="1"/>
      <w:numFmt w:val="lowerLetter"/>
      <w:lvlText w:val="%2."/>
      <w:lvlJc w:val="left"/>
      <w:pPr>
        <w:ind w:left="1440" w:hanging="360"/>
      </w:pPr>
    </w:lvl>
    <w:lvl w:ilvl="2" w:tplc="47421062" w:tentative="1">
      <w:start w:val="1"/>
      <w:numFmt w:val="lowerRoman"/>
      <w:lvlText w:val="%3."/>
      <w:lvlJc w:val="right"/>
      <w:pPr>
        <w:ind w:left="2160" w:hanging="180"/>
      </w:pPr>
    </w:lvl>
    <w:lvl w:ilvl="3" w:tplc="F4029B5E" w:tentative="1">
      <w:start w:val="1"/>
      <w:numFmt w:val="decimal"/>
      <w:lvlText w:val="%4."/>
      <w:lvlJc w:val="left"/>
      <w:pPr>
        <w:ind w:left="2880" w:hanging="360"/>
      </w:pPr>
    </w:lvl>
    <w:lvl w:ilvl="4" w:tplc="FF3EB892" w:tentative="1">
      <w:start w:val="1"/>
      <w:numFmt w:val="lowerLetter"/>
      <w:lvlText w:val="%5."/>
      <w:lvlJc w:val="left"/>
      <w:pPr>
        <w:ind w:left="3600" w:hanging="360"/>
      </w:pPr>
    </w:lvl>
    <w:lvl w:ilvl="5" w:tplc="3BB64490" w:tentative="1">
      <w:start w:val="1"/>
      <w:numFmt w:val="lowerRoman"/>
      <w:lvlText w:val="%6."/>
      <w:lvlJc w:val="right"/>
      <w:pPr>
        <w:ind w:left="4320" w:hanging="180"/>
      </w:pPr>
    </w:lvl>
    <w:lvl w:ilvl="6" w:tplc="AE3244D4" w:tentative="1">
      <w:start w:val="1"/>
      <w:numFmt w:val="decimal"/>
      <w:lvlText w:val="%7."/>
      <w:lvlJc w:val="left"/>
      <w:pPr>
        <w:ind w:left="5040" w:hanging="360"/>
      </w:pPr>
    </w:lvl>
    <w:lvl w:ilvl="7" w:tplc="E012C720" w:tentative="1">
      <w:start w:val="1"/>
      <w:numFmt w:val="lowerLetter"/>
      <w:lvlText w:val="%8."/>
      <w:lvlJc w:val="left"/>
      <w:pPr>
        <w:ind w:left="5760" w:hanging="360"/>
      </w:pPr>
    </w:lvl>
    <w:lvl w:ilvl="8" w:tplc="CDAA99EA" w:tentative="1">
      <w:start w:val="1"/>
      <w:numFmt w:val="lowerRoman"/>
      <w:lvlText w:val="%9."/>
      <w:lvlJc w:val="right"/>
      <w:pPr>
        <w:ind w:left="6480" w:hanging="180"/>
      </w:pPr>
    </w:lvl>
  </w:abstractNum>
  <w:abstractNum w:abstractNumId="29"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8"/>
  </w:num>
  <w:num w:numId="3">
    <w:abstractNumId w:val="16"/>
  </w:num>
  <w:num w:numId="4">
    <w:abstractNumId w:val="21"/>
  </w:num>
  <w:num w:numId="5">
    <w:abstractNumId w:val="19"/>
  </w:num>
  <w:num w:numId="6">
    <w:abstractNumId w:val="7"/>
  </w:num>
  <w:num w:numId="7">
    <w:abstractNumId w:val="6"/>
  </w:num>
  <w:num w:numId="8">
    <w:abstractNumId w:val="13"/>
  </w:num>
  <w:num w:numId="9">
    <w:abstractNumId w:val="28"/>
  </w:num>
  <w:num w:numId="10">
    <w:abstractNumId w:val="18"/>
  </w:num>
  <w:num w:numId="11">
    <w:abstractNumId w:val="25"/>
  </w:num>
  <w:num w:numId="12">
    <w:abstractNumId w:val="3"/>
  </w:num>
  <w:num w:numId="13">
    <w:abstractNumId w:val="23"/>
  </w:num>
  <w:num w:numId="14">
    <w:abstractNumId w:val="14"/>
  </w:num>
  <w:num w:numId="15">
    <w:abstractNumId w:val="26"/>
  </w:num>
  <w:num w:numId="16">
    <w:abstractNumId w:val="4"/>
  </w:num>
  <w:num w:numId="17">
    <w:abstractNumId w:val="27"/>
  </w:num>
  <w:num w:numId="18">
    <w:abstractNumId w:val="1"/>
  </w:num>
  <w:num w:numId="19">
    <w:abstractNumId w:val="17"/>
  </w:num>
  <w:num w:numId="20">
    <w:abstractNumId w:val="9"/>
  </w:num>
  <w:num w:numId="21">
    <w:abstractNumId w:val="29"/>
  </w:num>
  <w:num w:numId="22">
    <w:abstractNumId w:val="11"/>
  </w:num>
  <w:num w:numId="23">
    <w:abstractNumId w:val="20"/>
  </w:num>
  <w:num w:numId="24">
    <w:abstractNumId w:val="5"/>
  </w:num>
  <w:num w:numId="25">
    <w:abstractNumId w:val="24"/>
  </w:num>
  <w:num w:numId="26">
    <w:abstractNumId w:val="10"/>
  </w:num>
  <w:num w:numId="27">
    <w:abstractNumId w:val="0"/>
  </w:num>
  <w:num w:numId="28">
    <w:abstractNumId w:val="2"/>
  </w:num>
  <w:num w:numId="29">
    <w:abstractNumId w:val="22"/>
  </w:num>
  <w:num w:numId="30">
    <w:abstractNumId w:val="1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203D"/>
    <w:rsid w:val="00AF203D"/>
    <w:rsid w:val="00C94D0E"/>
    <w:rsid w:val="00D02AF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41EF6"/>
  <w15:chartTrackingRefBased/>
  <w15:docId w15:val="{F348D7AC-2ED2-4BF3-B879-A6DFF989F3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03D"/>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lang w:val="en-GB" w:eastAsia="en-GB" w:bidi="ar-SA"/>
    </w:rPr>
  </w:style>
  <w:style w:type="paragraph" w:styleId="Heading1">
    <w:name w:val="heading 1"/>
    <w:basedOn w:val="Normal"/>
    <w:next w:val="Normal"/>
    <w:link w:val="Heading1Char"/>
    <w:uiPriority w:val="9"/>
    <w:qFormat/>
    <w:rsid w:val="00AF203D"/>
    <w:pPr>
      <w:keepNext/>
      <w:keepLines/>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203D"/>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203D"/>
    <w:pPr>
      <w:keepNext/>
      <w:keepLines/>
      <w:numPr>
        <w:ilvl w:val="2"/>
        <w:numId w:val="24"/>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rsid w:val="00AF203D"/>
    <w:pPr>
      <w:outlineLvl w:val="3"/>
    </w:pPr>
    <w:rPr>
      <w:b w:val="0"/>
      <w:iCs/>
    </w:rPr>
  </w:style>
  <w:style w:type="paragraph" w:styleId="Heading5">
    <w:name w:val="heading 5"/>
    <w:basedOn w:val="Normal"/>
    <w:next w:val="Normal"/>
    <w:link w:val="Heading5Char"/>
    <w:uiPriority w:val="9"/>
    <w:semiHidden/>
    <w:unhideWhenUsed/>
    <w:qFormat/>
    <w:rsid w:val="00AF203D"/>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203D"/>
    <w:rPr>
      <w:rFonts w:ascii="Times New Roman" w:eastAsiaTheme="majorEastAsia" w:hAnsi="Times New Roman" w:cstheme="majorBidi"/>
      <w:b/>
      <w:sz w:val="24"/>
      <w:szCs w:val="32"/>
      <w:lang w:val="en-GB" w:eastAsia="en-GB" w:bidi="ar-SA"/>
    </w:rPr>
  </w:style>
  <w:style w:type="character" w:customStyle="1" w:styleId="Heading2Char">
    <w:name w:val="Heading 2 Char"/>
    <w:basedOn w:val="DefaultParagraphFont"/>
    <w:link w:val="Heading2"/>
    <w:uiPriority w:val="9"/>
    <w:rsid w:val="00AF203D"/>
    <w:rPr>
      <w:rFonts w:ascii="Times New Roman" w:eastAsiaTheme="majorEastAsia" w:hAnsi="Times New Roman" w:cstheme="majorBidi"/>
      <w:b/>
      <w:sz w:val="24"/>
      <w:szCs w:val="26"/>
      <w:lang w:val="en-GB" w:eastAsia="en-GB" w:bidi="ar-SA"/>
    </w:rPr>
  </w:style>
  <w:style w:type="character" w:customStyle="1" w:styleId="Heading3Char">
    <w:name w:val="Heading 3 Char"/>
    <w:basedOn w:val="DefaultParagraphFont"/>
    <w:link w:val="Heading3"/>
    <w:uiPriority w:val="9"/>
    <w:rsid w:val="00AF203D"/>
    <w:rPr>
      <w:rFonts w:ascii="Times New Roman" w:eastAsiaTheme="majorEastAsia" w:hAnsi="Times New Roman" w:cstheme="majorBidi"/>
      <w:b/>
      <w:sz w:val="24"/>
      <w:szCs w:val="24"/>
      <w:lang w:val="en-GB" w:eastAsia="en-GB" w:bidi="ar-SA"/>
    </w:rPr>
  </w:style>
  <w:style w:type="character" w:customStyle="1" w:styleId="Heading4Char">
    <w:name w:val="Heading 4 Char"/>
    <w:basedOn w:val="DefaultParagraphFont"/>
    <w:link w:val="Heading4"/>
    <w:uiPriority w:val="9"/>
    <w:rsid w:val="00AF203D"/>
    <w:rPr>
      <w:rFonts w:ascii="Times New Roman" w:eastAsiaTheme="majorEastAsia" w:hAnsi="Times New Roman" w:cstheme="majorBidi"/>
      <w:iCs/>
      <w:sz w:val="24"/>
      <w:szCs w:val="26"/>
      <w:lang w:val="en-GB" w:eastAsia="en-GB" w:bidi="ar-SA"/>
    </w:rPr>
  </w:style>
  <w:style w:type="character" w:customStyle="1" w:styleId="Heading5Char">
    <w:name w:val="Heading 5 Char"/>
    <w:basedOn w:val="DefaultParagraphFont"/>
    <w:link w:val="Heading5"/>
    <w:uiPriority w:val="9"/>
    <w:semiHidden/>
    <w:rsid w:val="00AF203D"/>
    <w:rPr>
      <w:rFonts w:asciiTheme="majorHAnsi" w:eastAsiaTheme="majorEastAsia" w:hAnsiTheme="majorHAnsi" w:cstheme="majorBidi"/>
      <w:color w:val="2F5496" w:themeColor="accent1" w:themeShade="BF"/>
      <w:sz w:val="24"/>
      <w:lang w:val="en-GB" w:eastAsia="en-GB" w:bidi="ar-SA"/>
    </w:rPr>
  </w:style>
  <w:style w:type="paragraph" w:styleId="Footer">
    <w:name w:val="footer"/>
    <w:basedOn w:val="Normal"/>
    <w:link w:val="FooterChar"/>
    <w:uiPriority w:val="99"/>
    <w:rsid w:val="00AF203D"/>
  </w:style>
  <w:style w:type="character" w:customStyle="1" w:styleId="FooterChar">
    <w:name w:val="Footer Char"/>
    <w:basedOn w:val="DefaultParagraphFont"/>
    <w:link w:val="Footer"/>
    <w:uiPriority w:val="99"/>
    <w:rsid w:val="00AF203D"/>
    <w:rPr>
      <w:rFonts w:ascii="Times New Roman" w:eastAsia="Times New Roman" w:hAnsi="Times New Roman" w:cs="Arial"/>
      <w:sz w:val="24"/>
      <w:lang w:val="en-GB" w:eastAsia="en-GB" w:bidi="ar-SA"/>
    </w:rPr>
  </w:style>
  <w:style w:type="paragraph" w:styleId="ListParagraph">
    <w:name w:val="List Paragraph"/>
    <w:basedOn w:val="Normal"/>
    <w:uiPriority w:val="34"/>
    <w:qFormat/>
    <w:rsid w:val="00AF203D"/>
  </w:style>
  <w:style w:type="paragraph" w:styleId="Header">
    <w:name w:val="header"/>
    <w:basedOn w:val="Normal"/>
    <w:link w:val="HeaderChar"/>
    <w:uiPriority w:val="99"/>
    <w:unhideWhenUsed/>
    <w:rsid w:val="00AF203D"/>
    <w:pPr>
      <w:tabs>
        <w:tab w:val="center" w:pos="4680"/>
        <w:tab w:val="right" w:pos="9360"/>
      </w:tabs>
    </w:pPr>
  </w:style>
  <w:style w:type="character" w:customStyle="1" w:styleId="HeaderChar">
    <w:name w:val="Header Char"/>
    <w:basedOn w:val="DefaultParagraphFont"/>
    <w:link w:val="Header"/>
    <w:uiPriority w:val="99"/>
    <w:rsid w:val="00AF203D"/>
    <w:rPr>
      <w:rFonts w:ascii="Times New Roman" w:eastAsia="Times New Roman" w:hAnsi="Times New Roman" w:cs="Arial"/>
      <w:sz w:val="24"/>
      <w:lang w:val="en-GB" w:eastAsia="en-GB" w:bidi="ar-SA"/>
    </w:rPr>
  </w:style>
  <w:style w:type="paragraph" w:customStyle="1" w:styleId="ThesisBody">
    <w:name w:val="Thesis Body"/>
    <w:qFormat/>
    <w:rsid w:val="00AF203D"/>
    <w:pPr>
      <w:spacing w:after="0" w:line="360" w:lineRule="auto"/>
      <w:contextualSpacing/>
      <w:jc w:val="both"/>
    </w:pPr>
    <w:rPr>
      <w:rFonts w:ascii="Times New Roman" w:eastAsia="Times New Roman" w:hAnsi="Times New Roman" w:cs="Times New Roman"/>
      <w:sz w:val="24"/>
      <w:szCs w:val="24"/>
      <w:lang w:val="en-GB" w:eastAsia="en-GB" w:bidi="ar-SA"/>
    </w:rPr>
  </w:style>
  <w:style w:type="paragraph" w:customStyle="1" w:styleId="Text">
    <w:name w:val="Text"/>
    <w:basedOn w:val="Normal"/>
    <w:rsid w:val="00AF203D"/>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AF203D"/>
    <w:pPr>
      <w:overflowPunct/>
      <w:autoSpaceDE/>
      <w:autoSpaceDN/>
      <w:adjustRightInd/>
      <w:spacing w:line="259" w:lineRule="auto"/>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AF203D"/>
    <w:pPr>
      <w:tabs>
        <w:tab w:val="clear" w:pos="720"/>
      </w:tabs>
      <w:spacing w:before="120" w:after="120"/>
      <w:jc w:val="left"/>
    </w:pPr>
    <w:rPr>
      <w:rFonts w:asciiTheme="minorHAnsi" w:hAnsiTheme="minorHAnsi" w:cs="Times New Roman"/>
      <w:b/>
      <w:bCs/>
      <w:caps/>
      <w:sz w:val="20"/>
      <w:szCs w:val="24"/>
    </w:rPr>
  </w:style>
  <w:style w:type="character" w:styleId="Hyperlink">
    <w:name w:val="Hyperlink"/>
    <w:basedOn w:val="DefaultParagraphFont"/>
    <w:uiPriority w:val="99"/>
    <w:unhideWhenUsed/>
    <w:rsid w:val="00AF203D"/>
    <w:rPr>
      <w:color w:val="0563C1" w:themeColor="hyperlink"/>
      <w:u w:val="single"/>
    </w:rPr>
  </w:style>
  <w:style w:type="paragraph" w:styleId="TOC2">
    <w:name w:val="toc 2"/>
    <w:basedOn w:val="Normal"/>
    <w:next w:val="Normal"/>
    <w:autoRedefine/>
    <w:uiPriority w:val="39"/>
    <w:unhideWhenUsed/>
    <w:rsid w:val="00AF203D"/>
    <w:pPr>
      <w:tabs>
        <w:tab w:val="clear" w:pos="720"/>
      </w:tabs>
      <w:ind w:left="240"/>
      <w:jc w:val="left"/>
    </w:pPr>
    <w:rPr>
      <w:rFonts w:asciiTheme="minorHAnsi" w:hAnsiTheme="minorHAnsi" w:cs="Times New Roman"/>
      <w:smallCaps/>
      <w:sz w:val="20"/>
      <w:szCs w:val="24"/>
    </w:rPr>
  </w:style>
  <w:style w:type="character" w:styleId="UnresolvedMention">
    <w:name w:val="Unresolved Mention"/>
    <w:basedOn w:val="DefaultParagraphFont"/>
    <w:uiPriority w:val="99"/>
    <w:semiHidden/>
    <w:unhideWhenUsed/>
    <w:rsid w:val="00AF203D"/>
    <w:rPr>
      <w:color w:val="605E5C"/>
      <w:shd w:val="clear" w:color="auto" w:fill="E1DFDD"/>
    </w:rPr>
  </w:style>
  <w:style w:type="paragraph" w:styleId="FootnoteText">
    <w:name w:val="footnote text"/>
    <w:basedOn w:val="Normal"/>
    <w:link w:val="FootnoteTextChar"/>
    <w:uiPriority w:val="99"/>
    <w:semiHidden/>
    <w:unhideWhenUsed/>
    <w:rsid w:val="00AF203D"/>
    <w:pPr>
      <w:spacing w:line="240" w:lineRule="auto"/>
    </w:pPr>
    <w:rPr>
      <w:sz w:val="20"/>
    </w:rPr>
  </w:style>
  <w:style w:type="character" w:customStyle="1" w:styleId="FootnoteTextChar">
    <w:name w:val="Footnote Text Char"/>
    <w:basedOn w:val="DefaultParagraphFont"/>
    <w:link w:val="FootnoteText"/>
    <w:uiPriority w:val="99"/>
    <w:semiHidden/>
    <w:rsid w:val="00AF203D"/>
    <w:rPr>
      <w:rFonts w:ascii="Times New Roman" w:eastAsia="Times New Roman" w:hAnsi="Times New Roman" w:cs="Arial"/>
      <w:sz w:val="20"/>
      <w:lang w:val="en-GB" w:eastAsia="en-GB" w:bidi="ar-SA"/>
    </w:rPr>
  </w:style>
  <w:style w:type="character" w:styleId="FootnoteReference">
    <w:name w:val="footnote reference"/>
    <w:basedOn w:val="DefaultParagraphFont"/>
    <w:uiPriority w:val="99"/>
    <w:semiHidden/>
    <w:unhideWhenUsed/>
    <w:rsid w:val="00AF203D"/>
    <w:rPr>
      <w:vertAlign w:val="superscript"/>
    </w:rPr>
  </w:style>
  <w:style w:type="paragraph" w:customStyle="1" w:styleId="Default">
    <w:name w:val="Default"/>
    <w:rsid w:val="00AF203D"/>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AF203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F203D"/>
    <w:pPr>
      <w:tabs>
        <w:tab w:val="clear" w:pos="720"/>
      </w:tabs>
    </w:pPr>
  </w:style>
  <w:style w:type="table" w:styleId="TableGrid">
    <w:name w:val="Table Grid"/>
    <w:basedOn w:val="TableNormal"/>
    <w:uiPriority w:val="39"/>
    <w:rsid w:val="00AF203D"/>
    <w:pPr>
      <w:spacing w:after="0" w:line="240" w:lineRule="auto"/>
    </w:pPr>
    <w:rPr>
      <w:szCs w:val="22"/>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AF203D"/>
    <w:pPr>
      <w:numPr>
        <w:numId w:val="13"/>
      </w:numPr>
    </w:pPr>
  </w:style>
  <w:style w:type="numbering" w:customStyle="1" w:styleId="Style2">
    <w:name w:val="Style2"/>
    <w:uiPriority w:val="99"/>
    <w:rsid w:val="00AF203D"/>
    <w:pPr>
      <w:numPr>
        <w:numId w:val="14"/>
      </w:numPr>
    </w:pPr>
  </w:style>
  <w:style w:type="numbering" w:customStyle="1" w:styleId="Style3">
    <w:name w:val="Style3"/>
    <w:uiPriority w:val="99"/>
    <w:rsid w:val="00AF203D"/>
    <w:pPr>
      <w:numPr>
        <w:numId w:val="16"/>
      </w:numPr>
    </w:pPr>
  </w:style>
  <w:style w:type="numbering" w:customStyle="1" w:styleId="Style4">
    <w:name w:val="Style4"/>
    <w:uiPriority w:val="99"/>
    <w:rsid w:val="00AF203D"/>
    <w:pPr>
      <w:numPr>
        <w:numId w:val="17"/>
      </w:numPr>
    </w:pPr>
  </w:style>
  <w:style w:type="table" w:styleId="GridTable4">
    <w:name w:val="Grid Table 4"/>
    <w:basedOn w:val="TableNormal"/>
    <w:uiPriority w:val="49"/>
    <w:rsid w:val="00AF203D"/>
    <w:pPr>
      <w:spacing w:after="0" w:line="240" w:lineRule="auto"/>
    </w:pPr>
    <w:rPr>
      <w:szCs w:val="22"/>
      <w:lang w:val="en-GB" w:bidi="ar-S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AF203D"/>
    <w:pPr>
      <w:numPr>
        <w:numId w:val="19"/>
      </w:numPr>
    </w:pPr>
  </w:style>
  <w:style w:type="numbering" w:customStyle="1" w:styleId="Style6">
    <w:name w:val="Style6"/>
    <w:uiPriority w:val="99"/>
    <w:rsid w:val="00AF203D"/>
    <w:pPr>
      <w:numPr>
        <w:numId w:val="20"/>
      </w:numPr>
    </w:pPr>
  </w:style>
  <w:style w:type="numbering" w:customStyle="1" w:styleId="Style7">
    <w:name w:val="Style7"/>
    <w:uiPriority w:val="99"/>
    <w:rsid w:val="00AF203D"/>
    <w:pPr>
      <w:numPr>
        <w:numId w:val="21"/>
      </w:numPr>
    </w:pPr>
  </w:style>
  <w:style w:type="character" w:styleId="FollowedHyperlink">
    <w:name w:val="FollowedHyperlink"/>
    <w:basedOn w:val="DefaultParagraphFont"/>
    <w:uiPriority w:val="99"/>
    <w:semiHidden/>
    <w:unhideWhenUsed/>
    <w:rsid w:val="00AF203D"/>
    <w:rPr>
      <w:color w:val="954F72" w:themeColor="followedHyperlink"/>
      <w:u w:val="single"/>
    </w:rPr>
  </w:style>
  <w:style w:type="numbering" w:customStyle="1" w:styleId="Style8">
    <w:name w:val="Style8"/>
    <w:uiPriority w:val="99"/>
    <w:rsid w:val="00AF203D"/>
    <w:pPr>
      <w:numPr>
        <w:numId w:val="23"/>
      </w:numPr>
    </w:pPr>
  </w:style>
  <w:style w:type="paragraph" w:styleId="TOC3">
    <w:name w:val="toc 3"/>
    <w:basedOn w:val="Normal"/>
    <w:next w:val="Normal"/>
    <w:autoRedefine/>
    <w:uiPriority w:val="39"/>
    <w:unhideWhenUsed/>
    <w:rsid w:val="00AF203D"/>
    <w:pPr>
      <w:tabs>
        <w:tab w:val="clear" w:pos="720"/>
      </w:tabs>
      <w:ind w:left="480"/>
      <w:jc w:val="left"/>
    </w:pPr>
    <w:rPr>
      <w:rFonts w:asciiTheme="minorHAnsi" w:hAnsiTheme="minorHAnsi" w:cs="Times New Roman"/>
      <w:i/>
      <w:iCs/>
      <w:sz w:val="20"/>
      <w:szCs w:val="24"/>
    </w:rPr>
  </w:style>
  <w:style w:type="character" w:styleId="EndnoteReference">
    <w:name w:val="endnote reference"/>
    <w:basedOn w:val="DefaultParagraphFont"/>
    <w:uiPriority w:val="99"/>
    <w:semiHidden/>
    <w:unhideWhenUsed/>
    <w:rsid w:val="00AF203D"/>
    <w:rPr>
      <w:vertAlign w:val="superscript"/>
    </w:rPr>
  </w:style>
  <w:style w:type="numbering" w:customStyle="1" w:styleId="Style9">
    <w:name w:val="Style9"/>
    <w:uiPriority w:val="99"/>
    <w:rsid w:val="00AF203D"/>
    <w:pPr>
      <w:numPr>
        <w:numId w:val="25"/>
      </w:numPr>
    </w:pPr>
  </w:style>
  <w:style w:type="paragraph" w:styleId="TOC4">
    <w:name w:val="toc 4"/>
    <w:basedOn w:val="Normal"/>
    <w:next w:val="Normal"/>
    <w:autoRedefine/>
    <w:uiPriority w:val="39"/>
    <w:unhideWhenUsed/>
    <w:rsid w:val="00AF203D"/>
    <w:pPr>
      <w:tabs>
        <w:tab w:val="clear" w:pos="720"/>
      </w:tabs>
      <w:ind w:left="720"/>
      <w:jc w:val="left"/>
    </w:pPr>
    <w:rPr>
      <w:rFonts w:asciiTheme="minorHAnsi" w:hAnsiTheme="minorHAnsi" w:cs="Times New Roman"/>
      <w:sz w:val="18"/>
      <w:szCs w:val="21"/>
    </w:rPr>
  </w:style>
  <w:style w:type="paragraph" w:styleId="TOC5">
    <w:name w:val="toc 5"/>
    <w:basedOn w:val="Normal"/>
    <w:next w:val="Normal"/>
    <w:autoRedefine/>
    <w:uiPriority w:val="39"/>
    <w:unhideWhenUsed/>
    <w:rsid w:val="00AF203D"/>
    <w:pPr>
      <w:tabs>
        <w:tab w:val="clear" w:pos="720"/>
      </w:tabs>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AF203D"/>
    <w:pPr>
      <w:tabs>
        <w:tab w:val="clear" w:pos="720"/>
      </w:tabs>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AF203D"/>
    <w:pPr>
      <w:tabs>
        <w:tab w:val="clear" w:pos="720"/>
      </w:tabs>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AF203D"/>
    <w:pPr>
      <w:tabs>
        <w:tab w:val="clear" w:pos="720"/>
      </w:tabs>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AF203D"/>
    <w:pPr>
      <w:tabs>
        <w:tab w:val="clear" w:pos="720"/>
      </w:tabs>
      <w:ind w:left="1920"/>
      <w:jc w:val="left"/>
    </w:pPr>
    <w:rPr>
      <w:rFonts w:asciiTheme="minorHAnsi" w:hAnsiTheme="minorHAnsi" w:cs="Times New Roman"/>
      <w:sz w:val="18"/>
      <w:szCs w:val="21"/>
    </w:rPr>
  </w:style>
  <w:style w:type="numbering" w:customStyle="1" w:styleId="Style10">
    <w:name w:val="Style10"/>
    <w:uiPriority w:val="99"/>
    <w:rsid w:val="00AF203D"/>
    <w:pPr>
      <w:numPr>
        <w:numId w:val="29"/>
      </w:numPr>
    </w:pPr>
  </w:style>
  <w:style w:type="numbering" w:customStyle="1" w:styleId="Style11">
    <w:name w:val="Style11"/>
    <w:uiPriority w:val="99"/>
    <w:rsid w:val="00AF203D"/>
    <w:pPr>
      <w:numPr>
        <w:numId w:val="3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www.lexico.com/en/definition/synonym" TargetMode="External"/><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0" Type="http://schemas.openxmlformats.org/officeDocument/2006/relationships/hyperlink" Target="https://www.babbel.com/en/magazine/the-10-most-spoken-languages-in-the-world"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10332</Words>
  <Characters>58894</Characters>
  <Application>Microsoft Office Word</Application>
  <DocSecurity>0</DocSecurity>
  <Lines>490</Lines>
  <Paragraphs>138</Paragraphs>
  <ScaleCrop>false</ScaleCrop>
  <Company/>
  <LinksUpToDate>false</LinksUpToDate>
  <CharactersWithSpaces>6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Thapliyal</dc:creator>
  <cp:keywords/>
  <dc:description/>
  <cp:lastModifiedBy>Hari Thapliyal</cp:lastModifiedBy>
  <cp:revision>1</cp:revision>
  <dcterms:created xsi:type="dcterms:W3CDTF">2020-09-01T04:07:00Z</dcterms:created>
  <dcterms:modified xsi:type="dcterms:W3CDTF">2020-09-01T04:08:00Z</dcterms:modified>
</cp:coreProperties>
</file>